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785D" w:rsidRPr="00875472" w:rsidRDefault="00BB785D" w:rsidP="00BB785D">
      <w:pPr>
        <w:spacing w:line="360" w:lineRule="auto"/>
        <w:jc w:val="center"/>
        <w:rPr>
          <w:rFonts w:ascii="Times New Roman" w:hAnsi="Times New Roman" w:cs="Times New Roman"/>
          <w:b/>
          <w:sz w:val="22"/>
          <w:szCs w:val="22"/>
        </w:rPr>
      </w:pPr>
      <w:bookmarkStart w:id="0" w:name="_GoBack"/>
      <w:bookmarkEnd w:id="0"/>
      <w:r w:rsidRPr="00875472">
        <w:rPr>
          <w:rFonts w:ascii="Times New Roman" w:hAnsi="Times New Roman" w:cs="Times New Roman"/>
          <w:b/>
          <w:sz w:val="22"/>
          <w:szCs w:val="22"/>
        </w:rPr>
        <w:t>Supplementary material</w:t>
      </w:r>
    </w:p>
    <w:p w:rsidR="006A79A7" w:rsidRPr="00875472" w:rsidRDefault="006A79A7" w:rsidP="006A79A7">
      <w:pPr>
        <w:spacing w:line="360" w:lineRule="auto"/>
        <w:jc w:val="both"/>
        <w:rPr>
          <w:rFonts w:ascii="Times New Roman" w:hAnsi="Times New Roman" w:cs="Times New Roman"/>
          <w:b/>
          <w:sz w:val="22"/>
          <w:szCs w:val="22"/>
        </w:rPr>
      </w:pPr>
    </w:p>
    <w:p w:rsidR="006A79A7" w:rsidRPr="00875472" w:rsidRDefault="00BB785D" w:rsidP="006A79A7">
      <w:pPr>
        <w:spacing w:line="360" w:lineRule="auto"/>
        <w:jc w:val="both"/>
        <w:rPr>
          <w:rFonts w:ascii="Times New Roman" w:hAnsi="Times New Roman" w:cs="Times New Roman"/>
          <w:bCs/>
          <w:sz w:val="22"/>
          <w:szCs w:val="22"/>
        </w:rPr>
      </w:pPr>
      <w:r w:rsidRPr="00875472">
        <w:rPr>
          <w:rFonts w:ascii="Times New Roman" w:hAnsi="Times New Roman" w:cs="Times New Roman"/>
          <w:b/>
          <w:sz w:val="22"/>
          <w:szCs w:val="22"/>
        </w:rPr>
        <w:t xml:space="preserve">Supplementary </w:t>
      </w:r>
      <w:r w:rsidR="006A79A7" w:rsidRPr="00875472">
        <w:rPr>
          <w:rFonts w:ascii="Times New Roman" w:hAnsi="Times New Roman" w:cs="Times New Roman"/>
          <w:b/>
          <w:sz w:val="22"/>
          <w:szCs w:val="22"/>
        </w:rPr>
        <w:t xml:space="preserve">Table 1. </w:t>
      </w:r>
      <w:r w:rsidR="006A79A7" w:rsidRPr="00875472">
        <w:rPr>
          <w:rFonts w:ascii="Times New Roman" w:hAnsi="Times New Roman" w:cs="Times New Roman"/>
          <w:bCs/>
          <w:sz w:val="22"/>
          <w:szCs w:val="22"/>
        </w:rPr>
        <w:t>Summary of all the publications for the last decade about the improve detection of perinatal outcome by the analysis of CTG data using ML methods.</w:t>
      </w:r>
    </w:p>
    <w:tbl>
      <w:tblPr>
        <w:tblStyle w:val="Tabellenraster"/>
        <w:tblW w:w="9651" w:type="dxa"/>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73"/>
        <w:gridCol w:w="596"/>
        <w:gridCol w:w="2175"/>
        <w:gridCol w:w="1849"/>
        <w:gridCol w:w="1125"/>
        <w:gridCol w:w="1017"/>
        <w:gridCol w:w="1016"/>
      </w:tblGrid>
      <w:tr w:rsidR="002901B7" w:rsidRPr="00824C04">
        <w:tc>
          <w:tcPr>
            <w:tcW w:w="1917" w:type="dxa"/>
            <w:vMerge w:val="restart"/>
            <w:tcBorders>
              <w:top w:val="single" w:sz="12"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Author</w:t>
            </w:r>
          </w:p>
        </w:tc>
        <w:tc>
          <w:tcPr>
            <w:tcW w:w="596" w:type="dxa"/>
            <w:vMerge w:val="restart"/>
            <w:tcBorders>
              <w:top w:val="single" w:sz="12"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Year</w:t>
            </w:r>
          </w:p>
        </w:tc>
        <w:tc>
          <w:tcPr>
            <w:tcW w:w="2239" w:type="dxa"/>
            <w:vMerge w:val="restart"/>
            <w:tcBorders>
              <w:top w:val="single" w:sz="12"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Dataset</w:t>
            </w:r>
          </w:p>
        </w:tc>
        <w:tc>
          <w:tcPr>
            <w:tcW w:w="1881" w:type="dxa"/>
            <w:vMerge w:val="restart"/>
            <w:tcBorders>
              <w:top w:val="single" w:sz="12"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Methodology</w:t>
            </w:r>
          </w:p>
        </w:tc>
        <w:tc>
          <w:tcPr>
            <w:tcW w:w="3018" w:type="dxa"/>
            <w:gridSpan w:val="3"/>
            <w:tcBorders>
              <w:top w:val="single" w:sz="12" w:space="0" w:color="auto"/>
              <w:bottom w:val="single" w:sz="8" w:space="0" w:color="auto"/>
            </w:tcBorders>
            <w:vAlign w:val="center"/>
          </w:tcPr>
          <w:p w:rsidR="00564B34" w:rsidRPr="00824C04" w:rsidRDefault="00564B34" w:rsidP="00564B34">
            <w:pPr>
              <w:tabs>
                <w:tab w:val="left" w:pos="831"/>
              </w:tabs>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Best results</w:t>
            </w:r>
          </w:p>
        </w:tc>
      </w:tr>
      <w:tr w:rsidR="00824C04" w:rsidRPr="00824C04">
        <w:tc>
          <w:tcPr>
            <w:tcW w:w="1917" w:type="dxa"/>
            <w:vMerge/>
            <w:tcBorders>
              <w:bottom w:val="single" w:sz="8"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p>
        </w:tc>
        <w:tc>
          <w:tcPr>
            <w:tcW w:w="596" w:type="dxa"/>
            <w:vMerge/>
            <w:tcBorders>
              <w:bottom w:val="single" w:sz="8"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p>
        </w:tc>
        <w:tc>
          <w:tcPr>
            <w:tcW w:w="2239" w:type="dxa"/>
            <w:vMerge/>
            <w:tcBorders>
              <w:bottom w:val="single" w:sz="8"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p>
        </w:tc>
        <w:tc>
          <w:tcPr>
            <w:tcW w:w="1881" w:type="dxa"/>
            <w:vMerge/>
            <w:tcBorders>
              <w:bottom w:val="single" w:sz="8" w:space="0" w:color="auto"/>
            </w:tcBorders>
            <w:vAlign w:val="center"/>
          </w:tcPr>
          <w:p w:rsidR="00564B34" w:rsidRPr="00824C04" w:rsidRDefault="00564B34" w:rsidP="004D14ED">
            <w:pPr>
              <w:spacing w:line="360" w:lineRule="auto"/>
              <w:jc w:val="center"/>
              <w:rPr>
                <w:rFonts w:ascii="Times New Roman" w:hAnsi="Times New Roman" w:cs="Times New Roman"/>
                <w:b/>
                <w:bCs/>
                <w:sz w:val="18"/>
                <w:szCs w:val="18"/>
              </w:rPr>
            </w:pPr>
          </w:p>
        </w:tc>
        <w:tc>
          <w:tcPr>
            <w:tcW w:w="1134" w:type="dxa"/>
            <w:tcBorders>
              <w:top w:val="single" w:sz="12" w:space="0" w:color="auto"/>
              <w:bottom w:val="single" w:sz="8" w:space="0" w:color="auto"/>
            </w:tcBorders>
            <w:vAlign w:val="center"/>
          </w:tcPr>
          <w:p w:rsidR="00564B34" w:rsidRPr="00824C04" w:rsidRDefault="00564B34" w:rsidP="00D01708">
            <w:pPr>
              <w:tabs>
                <w:tab w:val="left" w:pos="831"/>
              </w:tabs>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Acc</w:t>
            </w:r>
            <w:r w:rsidR="000246BB">
              <w:rPr>
                <w:rFonts w:ascii="Times New Roman" w:hAnsi="Times New Roman" w:cs="Times New Roman"/>
                <w:b/>
                <w:bCs/>
                <w:sz w:val="18"/>
                <w:szCs w:val="18"/>
              </w:rPr>
              <w:t>uracy</w:t>
            </w:r>
          </w:p>
        </w:tc>
        <w:tc>
          <w:tcPr>
            <w:tcW w:w="954" w:type="dxa"/>
            <w:tcBorders>
              <w:top w:val="single" w:sz="12" w:space="0" w:color="auto"/>
              <w:bottom w:val="single" w:sz="8" w:space="0" w:color="auto"/>
            </w:tcBorders>
            <w:vAlign w:val="center"/>
          </w:tcPr>
          <w:p w:rsidR="00564B34" w:rsidRPr="00824C04" w:rsidRDefault="00564B34" w:rsidP="00824C04">
            <w:pPr>
              <w:tabs>
                <w:tab w:val="left" w:pos="800"/>
              </w:tabs>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Sen</w:t>
            </w:r>
            <w:r w:rsidR="000246BB">
              <w:rPr>
                <w:rFonts w:ascii="Times New Roman" w:hAnsi="Times New Roman" w:cs="Times New Roman"/>
                <w:b/>
                <w:bCs/>
                <w:sz w:val="18"/>
                <w:szCs w:val="18"/>
              </w:rPr>
              <w:t>sitivity</w:t>
            </w:r>
          </w:p>
        </w:tc>
        <w:tc>
          <w:tcPr>
            <w:tcW w:w="930" w:type="dxa"/>
            <w:tcBorders>
              <w:top w:val="single" w:sz="12" w:space="0" w:color="auto"/>
              <w:bottom w:val="single" w:sz="8" w:space="0" w:color="auto"/>
            </w:tcBorders>
            <w:vAlign w:val="center"/>
          </w:tcPr>
          <w:p w:rsidR="00564B34" w:rsidRPr="00824C04" w:rsidRDefault="00564B34" w:rsidP="00D01708">
            <w:pPr>
              <w:tabs>
                <w:tab w:val="left" w:pos="831"/>
              </w:tabs>
              <w:spacing w:line="360" w:lineRule="auto"/>
              <w:jc w:val="center"/>
              <w:rPr>
                <w:rFonts w:ascii="Times New Roman" w:hAnsi="Times New Roman" w:cs="Times New Roman"/>
                <w:b/>
                <w:bCs/>
                <w:sz w:val="18"/>
                <w:szCs w:val="18"/>
              </w:rPr>
            </w:pPr>
            <w:r w:rsidRPr="00824C04">
              <w:rPr>
                <w:rFonts w:ascii="Times New Roman" w:hAnsi="Times New Roman" w:cs="Times New Roman"/>
                <w:b/>
                <w:bCs/>
                <w:sz w:val="18"/>
                <w:szCs w:val="18"/>
              </w:rPr>
              <w:t>Spec</w:t>
            </w:r>
            <w:r w:rsidR="000246BB">
              <w:rPr>
                <w:rFonts w:ascii="Times New Roman" w:hAnsi="Times New Roman" w:cs="Times New Roman"/>
                <w:b/>
                <w:bCs/>
                <w:sz w:val="18"/>
                <w:szCs w:val="18"/>
              </w:rPr>
              <w:t>ificity</w:t>
            </w:r>
          </w:p>
        </w:tc>
      </w:tr>
      <w:tr w:rsidR="00824C04" w:rsidRPr="00824C04">
        <w:tc>
          <w:tcPr>
            <w:tcW w:w="1917" w:type="dxa"/>
            <w:tcBorders>
              <w:top w:val="single" w:sz="8" w:space="0" w:color="auto"/>
            </w:tcBorders>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ömert</w:t>
            </w:r>
            <w:proofErr w:type="spellEnd"/>
            <w:r w:rsidRPr="00824C04">
              <w:rPr>
                <w:rFonts w:ascii="Times New Roman" w:hAnsi="Times New Roman" w:cs="Times New Roman"/>
                <w:sz w:val="18"/>
                <w:szCs w:val="18"/>
              </w:rPr>
              <w:t xml:space="preserve"> Z.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978-3-319-91186-1_25","abstract":"Electronic fetal monitoring (EFM) device which is used to record Fetal Heart Rate (FHR) and Uterine Contraction (UC) signals simultaneously is one of the significant tools in terms of the present obstetric clinical applications. In clinical practice, EFM traces are routinely evaluated with visual inspection by observers. For this reason, such a subjective interpretation has been caused various conflicts among observers to arise. Although the existing of international guidelines for ensuring more consistent assessment, the automated FHR analysis has been adopted as the most promising solution. In this study, an innovative approach based on deep convolutional neural network (DCNN) is proposed to classify FHR signals as normal and abnormal. The proposed method composes of three stages. FHR signals are passed through a set of preprocessing procedures in order to ensure more meaningful input images, firstly. Then, a visual representation of time-frequency information, spectrograms are obtained with the help of the Short Time Fourier Transform (STFT). Finally, DCNN method is utilized to classify FHR signals. To this end, the colored spectrograms images are used to train the network. In order to evaluate the proposed model, we conducted extensive experiments on the open CTU-UHB database considering the area under the receiver operating characteristic curve and other several performance metrics derived from the confusion matrix. Consequently, we achieved encouraging results.","author":[{"dropping-particle":"","family":"Cömert","given":"Zafer","non-dropping-particle":"","parse-names":false,"suffix":""},{"dropping-particle":"","family":"Kocamaz","given":"Adnan Fatih","non-dropping-particle":"","parse-names":false,"suffix":""}],"container-title":"Software Engineering and Algorithms in Intelligent System","id":"ITEM-1","issued":{"date-parts":[["2019","4","25"]]},"page":"239-248","publisher":"Springer, Cham","title":"Fetal Hypoxia Detection Based on Deep Convolutional Neural Network with Transfer Learning Approach","type":"paper-conference"},"uris":["http://www.mendeley.com/documents/?uuid=38fc0cf4-6290-3b63-afcc-aff267b921d5"]}],"mendeley":{"formattedCitation":"[1]","plainTextFormattedCitation":"[1]","previouslyFormattedCitation":"[73]"},"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w:t>
            </w:r>
            <w:r w:rsidR="00D00D33" w:rsidRPr="00824C04">
              <w:rPr>
                <w:rFonts w:ascii="Times New Roman" w:hAnsi="Times New Roman" w:cs="Times New Roman"/>
                <w:sz w:val="18"/>
                <w:szCs w:val="18"/>
              </w:rPr>
              <w:fldChar w:fldCharType="end"/>
            </w:r>
          </w:p>
        </w:tc>
        <w:tc>
          <w:tcPr>
            <w:tcW w:w="596" w:type="dxa"/>
            <w:tcBorders>
              <w:top w:val="single" w:sz="8" w:space="0" w:color="auto"/>
            </w:tcBorders>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9</w:t>
            </w:r>
          </w:p>
        </w:tc>
        <w:tc>
          <w:tcPr>
            <w:tcW w:w="2239" w:type="dxa"/>
            <w:tcBorders>
              <w:top w:val="single" w:sz="8" w:space="0" w:color="auto"/>
            </w:tcBorders>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w:t>
            </w:r>
            <w:r w:rsidRPr="00824C04">
              <w:rPr>
                <w:rFonts w:ascii="Times New Roman" w:hAnsi="Times New Roman" w:cs="Times New Roman"/>
                <w:sz w:val="18"/>
                <w:szCs w:val="18"/>
                <w:vertAlign w:val="superscript"/>
              </w:rPr>
              <w:t>1</w:t>
            </w:r>
            <w:r w:rsidRPr="00824C04">
              <w:rPr>
                <w:rFonts w:ascii="Times New Roman" w:hAnsi="Times New Roman" w:cs="Times New Roman"/>
                <w:sz w:val="18"/>
                <w:szCs w:val="18"/>
              </w:rPr>
              <w:t>: 552 samples</w:t>
            </w:r>
          </w:p>
        </w:tc>
        <w:tc>
          <w:tcPr>
            <w:tcW w:w="1881" w:type="dxa"/>
            <w:tcBorders>
              <w:top w:val="single" w:sz="8" w:space="0" w:color="auto"/>
            </w:tcBorders>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Deep-CNN</w:t>
            </w:r>
          </w:p>
        </w:tc>
        <w:tc>
          <w:tcPr>
            <w:tcW w:w="1134" w:type="dxa"/>
            <w:tcBorders>
              <w:top w:val="single" w:sz="8" w:space="0" w:color="auto"/>
            </w:tcBorders>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3.32%</w:t>
            </w:r>
          </w:p>
        </w:tc>
        <w:tc>
          <w:tcPr>
            <w:tcW w:w="954" w:type="dxa"/>
            <w:tcBorders>
              <w:top w:val="single" w:sz="8" w:space="0" w:color="auto"/>
            </w:tcBorders>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56.15%</w:t>
            </w:r>
          </w:p>
        </w:tc>
        <w:tc>
          <w:tcPr>
            <w:tcW w:w="930" w:type="dxa"/>
            <w:tcBorders>
              <w:top w:val="single" w:sz="8" w:space="0" w:color="auto"/>
            </w:tcBorders>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6.51%</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Iraji</w:t>
            </w:r>
            <w:proofErr w:type="spellEnd"/>
            <w:r w:rsidRPr="00824C04">
              <w:rPr>
                <w:rFonts w:ascii="Times New Roman" w:hAnsi="Times New Roman" w:cs="Times New Roman"/>
                <w:sz w:val="18"/>
                <w:szCs w:val="18"/>
              </w:rPr>
              <w:t xml:space="preserve"> M.S.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16/J.ARTMED.2019.03.005","ISSN":"0933-3657","abstract":"The combination of machine vision and soft computing approaches in the clinical decisions, using training data, can improve medical decisions and treatments. The cardiotocography (CTG) monitoring and uterine activity (UA) provides useful information about the condition of the fetus and the cesarean or natural delivery. The visual assessment by the pathologists takes a lot of time and may be incompatible. Therefore, creating a computer intelligent method to assess fetal wellbeing before the mother labour is very important. In this study, many diverse approaches are suggested for predicting fetal state classes based on artificial intelligence. The various topologies of multi-layer architecture of a sub-adaptive neuro fuzzy inference system (MLA-ANFIS) using multiple input features, neural networks (NN), deep stacked sparse auto-encoders (DSSAEs), and deep-ANFIS models are implemented on a CTG data set. Experimental results contributing to DSSAE are more accurate than other suggested techniques to predict fetal state. The proposed method achieved a sensitivity of 99.716, specificity of 97.500 and geometric mean of 98.602 with accuracy of 99.503.","author":[{"dropping-particle":"","family":"Iraji","given":"Mohammad Saber","non-dropping-particle":"","parse-names":false,"suffix":""}],"container-title":"Artificial Intelligence in Medicine","id":"ITEM-1","issued":{"date-parts":[["2019","5","1"]]},"page":"33-44","publisher":"Elsevier","title":"Prediction of fetal state from the cardiotocogram recordings using neural network models","type":"article-journal","volume":"96"},"uris":["http://www.mendeley.com/documents/?uuid=ae93579e-3765-38a5-a1fd-7b5e4defaed4"]}],"mendeley":{"formattedCitation":"[2]","plainTextFormattedCitation":"[2]","previouslyFormattedCitation":"[48]"},"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9</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isPorto</w:t>
            </w:r>
            <w:r w:rsidRPr="00824C04">
              <w:rPr>
                <w:rFonts w:ascii="Times New Roman" w:hAnsi="Times New Roman" w:cs="Times New Roman"/>
                <w:sz w:val="18"/>
                <w:szCs w:val="18"/>
                <w:vertAlign w:val="superscript"/>
              </w:rPr>
              <w:t>2</w:t>
            </w:r>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MLA-ANFIS; ANN; DSSAEs; deep-ANFIS</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5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72%</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7.5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0246BB">
              <w:rPr>
                <w:rFonts w:ascii="Times New Roman" w:hAnsi="Times New Roman" w:cs="Times New Roman"/>
                <w:sz w:val="18"/>
                <w:szCs w:val="18"/>
                <w:lang w:val="es-ES"/>
              </w:rPr>
              <w:t xml:space="preserve">Sontakke S.S. et al. </w:t>
            </w:r>
            <w:r w:rsidR="00D00D33" w:rsidRPr="00824C04">
              <w:rPr>
                <w:rFonts w:ascii="Times New Roman" w:hAnsi="Times New Roman" w:cs="Times New Roman"/>
                <w:sz w:val="18"/>
                <w:szCs w:val="18"/>
              </w:rPr>
              <w:fldChar w:fldCharType="begin" w:fldLock="1"/>
            </w:r>
            <w:r w:rsidRPr="000246BB">
              <w:rPr>
                <w:rFonts w:ascii="Times New Roman" w:hAnsi="Times New Roman" w:cs="Times New Roman"/>
                <w:sz w:val="18"/>
                <w:szCs w:val="18"/>
                <w:lang w:val="es-ES"/>
              </w:rPr>
              <w:instrText>ADDIN CSL_CITATION {"citationItems":[{"id":"ITEM-1","itemData":{"DOI":"10.1007/978-3-030-01057-7_35","abstract":"Cardiotocography has been used to record and monitor fetal heartbeat and uterine contractions, both antepartum and intrapartum for several decades now, albeit not without considerable controversy. The International Federation of Obstetrics and Gynecology (FIGO) guidelines were the first set of universally accepted classification guidelines for CTG signals. During labor, changes in the CTG are useful as indicators of fetal conditions. This paper aims to utilize CTG signal parameters to classify fetuses into three fetal states: normal, suspect and pathological and into 10 morphological patterns.","author":[{"dropping-particle":"","family":"Sontakke","given":"Sumedh Anand","non-dropping-particle":"","parse-names":false,"suffix":""},{"dropping-particle":"","family":"Lohokare","given":"Jay","non-dropping-particle":"","parse-names":false,"suffix":""},{"dropping-particle":"","family":"Dani","given":"Reshul","non-dropping-particle":"","parse-names":false,"suffix":""},{"dropping-particle":"","family":"Shivagaje","given":"Pranav","non-dropping-particle":"","parse-names":false,"suffix":""}],"container-title":"Proceedings of SAI Intelligent Systems Conference","id":"ITEM-1","issued":{"date-parts":[["2019","9","6"]]},"page":"439-450","publisher":"Springer, Cham","title":"Classification of Cardiotocography Signals Using Machine Learning","type":"paper-conference"},"uris":["http://www.mendeley.com/documents/?uuid=d81d09e4-6b4f-38c7-813f-5054512746ad"]}],"mendeley":{"formattedCitation":"[3]","plainTextFormattedCitation":"[3]","previouslyFormattedCitation":"[74]"},"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3]</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9</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N; SVM, GLM; RF; KNN</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3.4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Zhao Z.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3389/fphys.2019.00255","ISSN":"1664-042X","abstract":"Background: Electronic fetal monitoring (EFM) is widely applied as a routine diagnostic tool by clinicians using fetal heart rate (FHR) signals to prevent fetal hypoxia. However, visual interpretation of the FHR usually leads to significant inter-observer and intra-observer variability, and false positives become the main cause of unnecessary cesarean sections. Goal: The main aim of this study was to ensure a novel, consistent, robust, and effective model for fetal hypoxia detection. Method: In this work, we proposed a novel computer-aided diagnosis (CAD) system integrated with an advanced deep learning (DL) algorithm. For a 1-dimensional preprocessed FHR signal, the 2-dimensional image was transformed using recurrence plot (RP), which is considered to greatly capture the nonlinear characteristics. The ultimate image dataset was enriched by changing several parameters of the RP and was then used to feed the convolutional neural network (CNN). Compared to conventional machine learning (ML) methods, a CNN can self-learn useful features from the input data and does not perform complex manual feature engineering (i.e., feature extraction and selection). Result: Finally, according to the optimization experiment, the CNN model obtained the average performance using optimal configuration across ten-fold: accuracy=98.69%, sensitivity=99.29%, specificity=98.10%, and area under the curve=98.70%. Conclusion: To the best of our knowledge, this approached achieved better classification performance in predicting fetal hypoxia using FHR signals compared to the other state-of-the-art works. Significance: In summary, the satisfied result proved the effectiveness of our proposed CAD system for assisting obstetricians making objective and accurate medical decisions based on RP and powerful CNN algorithm.","author":[{"dropping-particle":"","family":"Zhao","given":"Zhidong","non-dropping-particle":"","parse-names":false,"suffix":""},{"dropping-particle":"","family":"Zhang","given":"Yang","non-dropping-particle":"","parse-names":false,"suffix":""},{"dropping-particle":"","family":"Comert","given":"Zafer","non-dropping-particle":"","parse-names":false,"suffix":""},{"dropping-particle":"","family":"Deng","given":"Yanjun","non-dropping-particle":"","parse-names":false,"suffix":""}],"container-title":"Frontiers in Physiology","id":"ITEM-1","issued":{"date-parts":[["2019","3","12"]]},"page":"255","publisher":"Frontiers","title":"Computer-Aided Diagnosis System of Fetal Hypoxia Incorporating Recurrence Plot With Convolutional Neural Network","type":"article-journal","volume":"10"},"uris":["http://www.mendeley.com/documents/?uuid=8730bfbf-d626-3d0a-bf15-e423afcc232c"]}],"mendeley":{"formattedCitation":"[4]","plainTextFormattedCitation":"[4]","previouslyFormattedCitation":"[75]"},"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4]</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9</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 (subset of 210)</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NN</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8.69%</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29%</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8.1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Abbas R.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978-3-319-95957-3_81","abstract":"Foetal distress and hypoxia (oxygen deprivation) is considered as a serious condition and one of the main factors for caesarean section in the obstetrics and Gynecology department. It is the third most common cause of death in new-born babies. Many foetuses that experienced some sort of hypoxic effects can develop series risks including damage to the cells of the central nervous system that may lead to life-long disability (cerebral palsy) or even death. Continuous labour monitoring is essential to observe the foetal well being. Foetal surveillance by monitoring the foetal heart rate with a cardiotocography is widely used. Despite the indication of normal results, these results are not reassuring, and a small proportion of these foetuses are actually hypoxic. In this paper, machine-learning algorithms are utilized to classify foetuses which are experiencing oxygen deprivation using PH value (a measure of hydrogen ion concentration of blood used to specify the acidity or alkalinity) and Base Deficit of extra cellular fluid level (a measure of the total concentration of blood buffer base that indicates the metabolic acidosis or compensated respiratory alkalosis) as indicators of respiratory and metabolic acidosis, respectively, using open source partum clinical data obtained from Physionet. Six well know machine learning classifier models are utilised in our experiments for the evaluation; each model was presented with a set of selected features derived from the clinical data. Classifier’s evaluation is performed using the receiver operating characteristic curve analysis, area under the curve plots, as well as the confusion matrix. Our simulation results indicate that machine-learning algorithms provide viable methods that could delivery improvements over conventional analysis.","author":[{"dropping-particle":"","family":"Abbas","given":"Rounaq","non-dropping-particle":"","parse-names":false,"suffix":""},{"dropping-particle":"","family":"Hussain","given":"Abir Jaafar","non-dropping-particle":"","parse-names":false,"suffix":""},{"dropping-particle":"","family":"Al-Jumeily","given":"Dhiya","non-dropping-particle":"","parse-names":false,"suffix":""},{"dropping-particle":"","family":"Baker","given":"Thar","non-dropping-particle":"","parse-names":false,"suffix":""},{"dropping-particle":"","family":"Khattak","given":"Asad","non-dropping-particle":"","parse-names":false,"suffix":""}],"container-title":"International Conference on Intelligent Computing","id":"ITEM-1","issued":{"date-parts":[["2018","8","15"]]},"page":"767-776","publisher":"Springer, Cham","title":"Classification of Foetal Distress and Hypoxia Using Machine Learning Approaches","type":"paper-conference"},"uris":["http://www.mendeley.com/documents/?uuid=120fc144-7ef9-3b45-964e-5554bd6717a1"]}],"mendeley":{"formattedCitation":"[5]","plainTextFormattedCitation":"[5]","previouslyFormattedCitation":"[76]"},"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5]</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8</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GBM; GLMNET; KNN; SVM; RF; ANN</w:t>
            </w:r>
          </w:p>
        </w:tc>
        <w:tc>
          <w:tcPr>
            <w:tcW w:w="1134" w:type="dxa"/>
            <w:vAlign w:val="center"/>
          </w:tcPr>
          <w:p w:rsidR="00564B34" w:rsidRPr="00824C04" w:rsidRDefault="00564B34" w:rsidP="00D01708">
            <w:pPr>
              <w:tabs>
                <w:tab w:val="left" w:pos="1088"/>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5.40%</w:t>
            </w:r>
          </w:p>
        </w:tc>
        <w:tc>
          <w:tcPr>
            <w:tcW w:w="954" w:type="dxa"/>
            <w:vAlign w:val="center"/>
          </w:tcPr>
          <w:p w:rsidR="00564B34" w:rsidRPr="00824C04" w:rsidRDefault="00564B34" w:rsidP="00824C04">
            <w:pPr>
              <w:tabs>
                <w:tab w:val="left" w:pos="800"/>
                <w:tab w:val="left" w:pos="1088"/>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7.50%</w:t>
            </w:r>
          </w:p>
        </w:tc>
        <w:tc>
          <w:tcPr>
            <w:tcW w:w="930" w:type="dxa"/>
            <w:vAlign w:val="center"/>
          </w:tcPr>
          <w:p w:rsidR="00564B34" w:rsidRPr="00824C04" w:rsidRDefault="00564B34" w:rsidP="00D01708">
            <w:pPr>
              <w:tabs>
                <w:tab w:val="left" w:pos="1088"/>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100%</w:t>
            </w:r>
          </w:p>
        </w:tc>
      </w:tr>
      <w:tr w:rsidR="00824C04" w:rsidRPr="00875472">
        <w:tc>
          <w:tcPr>
            <w:tcW w:w="1917" w:type="dxa"/>
            <w:vAlign w:val="center"/>
          </w:tcPr>
          <w:p w:rsidR="00564B34" w:rsidRPr="000246BB" w:rsidRDefault="00564B34" w:rsidP="00564B34">
            <w:pPr>
              <w:spacing w:line="360" w:lineRule="auto"/>
              <w:rPr>
                <w:rFonts w:ascii="Times New Roman" w:hAnsi="Times New Roman" w:cs="Times New Roman"/>
                <w:sz w:val="18"/>
                <w:szCs w:val="18"/>
                <w:lang w:val="es-ES"/>
              </w:rPr>
            </w:pPr>
            <w:r w:rsidRPr="00824C04">
              <w:rPr>
                <w:rFonts w:ascii="Times New Roman" w:hAnsi="Times New Roman" w:cs="Times New Roman"/>
                <w:sz w:val="18"/>
                <w:szCs w:val="18"/>
              </w:rPr>
              <w:t xml:space="preserve">Fergus P.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16/J.COMPBIOMED.2017.12.002","ISSN":"0010-4825","abstract":"Human visual inspection of Cardiotocography traces is used to monitor the foetus during labour and avoid neonatal mortality and morbidity. The problem, however, is that visual interpretation of Cardiotocography traces is subject to high inter and intra observer variability. Incorrect decisions, caused by miss-interpretation, can lead to adverse perinatal outcomes and in severe cases death. This study presents a review of human Cardiotocography trace interpretation and argues that machine learning, used as a decision support system by obstetricians and midwives, may provide an objective measure alongside normal practices. This will help to increase predictive capacity and reduce negative outcomes. A robust methodology is presented for feature set engineering using an open database comprising 552 intrapartum recordings. State-of-the-art in signal processing techniques is applied to raw Cardiotocography foetal heart rate traces to extract 13 features. Those with low discriminative capacity are removed using Recursive Feature Elimination. The dataset is imbalanced with significant differences between the prior probabilities of both normal deliveries and those delivered by caesarean section. This issue is addressed by oversampling the training instances using a synthetic minority oversampling technique to provide a balanced class distribution. Several simple, yet powerful, m</w:instrText>
            </w:r>
            <w:r w:rsidRPr="000246BB">
              <w:rPr>
                <w:rFonts w:ascii="Times New Roman" w:hAnsi="Times New Roman" w:cs="Times New Roman"/>
                <w:sz w:val="18"/>
                <w:szCs w:val="18"/>
                <w:lang w:val="es-ES"/>
              </w:rPr>
              <w:instrText>achine-learning algorithms are trained, using the feature set, and their performance is evaluated with real test data. The results are encouraging using an ensemble classifier comprising Fishers Linear Discriminant Analysis, Random Forest and Support Vector Machine classifiers, with 87% (95% Confidence Interval: 86%, 88%) for Sensitivity, 90% (95% CI: 89%, 91%) for Specificity, and 96% (95% CI: 96%, 97%) for the Area Under the Curve, with a 9% (95% CI: 9%, 10%) Mean Square Error.","author":[{"dropping-particle":"","family":"Fergus","given":"Paul","non-dropping-particle":"","parse-names":false,"suffix":""},{"dropping-particle":"","family":"Selvaraj","given":"Malarvizhi","non-dropping-particle":"","parse-names":false,"suffix":""},{"dropping-particle":"","family":"Chalmers","given":"Carl","non-dropping-particle":"","parse-names":false,"suffix":""}],"container-title":"Computers in Biology and Medicine","id":"ITEM-1","issued":{"date-parts":[["2018","2","1"]]},"page":"7-16","publisher":"Pergamon","title":"Machine learning ensemble modelling to classify caesarean section and vaginal delivery types using Cardiotocography traces","type":"article-journal","volume":"93"},"uris":["http://www.mendeley.com/documents/?uuid=c6366d9f-b47a-3225-a4a7-5e75eb572e37"]}],"mendeley":{"formattedCitation":"[6]","plainTextFormattedCitation":"[6]","previouslyFormattedCitation":"[77]"},"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0246BB">
              <w:rPr>
                <w:rFonts w:ascii="Times New Roman" w:hAnsi="Times New Roman" w:cs="Times New Roman"/>
                <w:noProof/>
                <w:sz w:val="18"/>
                <w:szCs w:val="18"/>
                <w:lang w:val="es-ES"/>
              </w:rPr>
              <w:t>[6]</w:t>
            </w:r>
            <w:r w:rsidR="00D00D33" w:rsidRPr="00824C04">
              <w:rPr>
                <w:rFonts w:ascii="Times New Roman" w:hAnsi="Times New Roman" w:cs="Times New Roman"/>
                <w:sz w:val="18"/>
                <w:szCs w:val="18"/>
              </w:rPr>
              <w:fldChar w:fldCharType="end"/>
            </w:r>
          </w:p>
        </w:tc>
        <w:tc>
          <w:tcPr>
            <w:tcW w:w="596" w:type="dxa"/>
            <w:vAlign w:val="center"/>
          </w:tcPr>
          <w:p w:rsidR="00564B34" w:rsidRPr="000246BB" w:rsidRDefault="00564B34" w:rsidP="00564B34">
            <w:pPr>
              <w:spacing w:line="360" w:lineRule="auto"/>
              <w:rPr>
                <w:rFonts w:ascii="Times New Roman" w:hAnsi="Times New Roman" w:cs="Times New Roman"/>
                <w:sz w:val="18"/>
                <w:szCs w:val="18"/>
                <w:lang w:val="es-ES"/>
              </w:rPr>
            </w:pPr>
            <w:r w:rsidRPr="000246BB">
              <w:rPr>
                <w:rFonts w:ascii="Times New Roman" w:hAnsi="Times New Roman" w:cs="Times New Roman"/>
                <w:sz w:val="18"/>
                <w:szCs w:val="18"/>
                <w:lang w:val="es-ES"/>
              </w:rPr>
              <w:t>2018</w:t>
            </w:r>
          </w:p>
        </w:tc>
        <w:tc>
          <w:tcPr>
            <w:tcW w:w="2239" w:type="dxa"/>
            <w:vAlign w:val="center"/>
          </w:tcPr>
          <w:p w:rsidR="00564B34" w:rsidRPr="000246BB" w:rsidRDefault="00564B34" w:rsidP="00564B34">
            <w:pPr>
              <w:spacing w:line="360" w:lineRule="auto"/>
              <w:rPr>
                <w:rFonts w:ascii="Times New Roman" w:hAnsi="Times New Roman" w:cs="Times New Roman"/>
                <w:sz w:val="18"/>
                <w:szCs w:val="18"/>
                <w:lang w:val="es-ES"/>
              </w:rPr>
            </w:pPr>
            <w:r w:rsidRPr="000246BB">
              <w:rPr>
                <w:rFonts w:ascii="Times New Roman" w:hAnsi="Times New Roman" w:cs="Times New Roman"/>
                <w:sz w:val="18"/>
                <w:szCs w:val="18"/>
                <w:lang w:val="es-ES"/>
              </w:rPr>
              <w:t>CTU-UHB: 552 samples</w:t>
            </w:r>
          </w:p>
        </w:tc>
        <w:tc>
          <w:tcPr>
            <w:tcW w:w="1881" w:type="dxa"/>
            <w:vAlign w:val="center"/>
          </w:tcPr>
          <w:p w:rsidR="00564B34" w:rsidRPr="000246BB" w:rsidRDefault="00564B34" w:rsidP="00564B34">
            <w:pPr>
              <w:spacing w:line="360" w:lineRule="auto"/>
              <w:rPr>
                <w:rFonts w:ascii="Times New Roman" w:hAnsi="Times New Roman" w:cs="Times New Roman"/>
                <w:sz w:val="18"/>
                <w:szCs w:val="18"/>
                <w:lang w:val="es-ES"/>
              </w:rPr>
            </w:pPr>
            <w:r w:rsidRPr="000246BB">
              <w:rPr>
                <w:rFonts w:ascii="Times New Roman" w:hAnsi="Times New Roman" w:cs="Times New Roman"/>
                <w:sz w:val="18"/>
                <w:szCs w:val="18"/>
                <w:lang w:val="es-ES"/>
              </w:rPr>
              <w:t>FLDA; RF; SVM</w:t>
            </w:r>
          </w:p>
        </w:tc>
        <w:tc>
          <w:tcPr>
            <w:tcW w:w="1134" w:type="dxa"/>
            <w:vAlign w:val="center"/>
          </w:tcPr>
          <w:p w:rsidR="00564B34" w:rsidRPr="000246BB" w:rsidRDefault="00564B34" w:rsidP="00D01708">
            <w:pPr>
              <w:spacing w:line="360" w:lineRule="auto"/>
              <w:jc w:val="center"/>
              <w:rPr>
                <w:rFonts w:ascii="Times New Roman" w:hAnsi="Times New Roman" w:cs="Times New Roman"/>
                <w:sz w:val="18"/>
                <w:szCs w:val="18"/>
                <w:lang w:val="es-ES"/>
              </w:rPr>
            </w:pPr>
            <w:r w:rsidRPr="000246BB">
              <w:rPr>
                <w:rFonts w:ascii="Times New Roman" w:hAnsi="Times New Roman" w:cs="Times New Roman"/>
                <w:sz w:val="18"/>
                <w:szCs w:val="18"/>
                <w:lang w:val="es-ES"/>
              </w:rPr>
              <w:t>-</w:t>
            </w:r>
          </w:p>
        </w:tc>
        <w:tc>
          <w:tcPr>
            <w:tcW w:w="954" w:type="dxa"/>
            <w:vAlign w:val="center"/>
          </w:tcPr>
          <w:p w:rsidR="00564B34" w:rsidRPr="000246BB" w:rsidRDefault="00564B34" w:rsidP="00824C04">
            <w:pPr>
              <w:tabs>
                <w:tab w:val="left" w:pos="800"/>
              </w:tabs>
              <w:spacing w:line="360" w:lineRule="auto"/>
              <w:jc w:val="center"/>
              <w:rPr>
                <w:rFonts w:ascii="Times New Roman" w:hAnsi="Times New Roman" w:cs="Times New Roman"/>
                <w:sz w:val="18"/>
                <w:szCs w:val="18"/>
                <w:lang w:val="es-ES"/>
              </w:rPr>
            </w:pPr>
            <w:r w:rsidRPr="000246BB">
              <w:rPr>
                <w:rFonts w:ascii="Times New Roman" w:hAnsi="Times New Roman" w:cs="Times New Roman"/>
                <w:sz w:val="18"/>
                <w:szCs w:val="18"/>
                <w:lang w:val="es-ES"/>
              </w:rPr>
              <w:t>87.00%</w:t>
            </w:r>
          </w:p>
        </w:tc>
        <w:tc>
          <w:tcPr>
            <w:tcW w:w="930" w:type="dxa"/>
            <w:vAlign w:val="center"/>
          </w:tcPr>
          <w:p w:rsidR="00564B34" w:rsidRPr="000246BB" w:rsidRDefault="00564B34" w:rsidP="00D01708">
            <w:pPr>
              <w:spacing w:line="360" w:lineRule="auto"/>
              <w:jc w:val="center"/>
              <w:rPr>
                <w:rFonts w:ascii="Times New Roman" w:hAnsi="Times New Roman" w:cs="Times New Roman"/>
                <w:sz w:val="18"/>
                <w:szCs w:val="18"/>
                <w:lang w:val="es-ES"/>
              </w:rPr>
            </w:pPr>
            <w:r w:rsidRPr="000246BB">
              <w:rPr>
                <w:rFonts w:ascii="Times New Roman" w:hAnsi="Times New Roman" w:cs="Times New Roman"/>
                <w:sz w:val="18"/>
                <w:szCs w:val="18"/>
                <w:lang w:val="es-ES"/>
              </w:rPr>
              <w:t>9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0246BB">
              <w:rPr>
                <w:rFonts w:ascii="Times New Roman" w:hAnsi="Times New Roman" w:cs="Times New Roman"/>
                <w:sz w:val="18"/>
                <w:szCs w:val="18"/>
                <w:lang w:val="es-ES"/>
              </w:rPr>
              <w:t xml:space="preserve">Zhao Z. et al. </w:t>
            </w:r>
            <w:r w:rsidR="00D00D33" w:rsidRPr="00824C04">
              <w:rPr>
                <w:rFonts w:ascii="Times New Roman" w:hAnsi="Times New Roman" w:cs="Times New Roman"/>
                <w:sz w:val="18"/>
                <w:szCs w:val="18"/>
              </w:rPr>
              <w:fldChar w:fldCharType="begin" w:fldLock="1"/>
            </w:r>
            <w:r w:rsidRPr="000246BB">
              <w:rPr>
                <w:rFonts w:ascii="Times New Roman" w:hAnsi="Times New Roman" w:cs="Times New Roman"/>
                <w:sz w:val="18"/>
                <w:szCs w:val="18"/>
                <w:lang w:val="es-ES"/>
              </w:rPr>
              <w:instrText>ADDIN CSL_CITATION {"citationItems":[{"id":"ITEM-1","itemData":{"DOI":"10.3390/jcm7080223","ISSN":"2077-0383","abstract":"&lt;p&gt;Continuous monitoring of the fetal heart rate (FHR) signal has been widely used to allow obstetricians to obtain detailed physiological information about newborns. However, visual interpretation of FHR traces causes inter-observer and intra-observer variability. Therefore, this study proposed a novel computerized analysis software of the FHR signal (CAS-FHR), aimed at providing medical decision support. First, to the best of our knowledge, the software extracted the most comprehensive features (47) from different domains, including morphological, time, and frequency and nonlinear domains. Then, for the intelligent assessment of fetal state, three representative machine learning algorithms (decision tree (DT), support vector machine (SVM), and adaptive boosting (AdaBoost)) were chosen to execute the classification stage. To improve the performance, feature selection/dimensionality reduction methods (statistical test (ST), area under the curve (AUC), and principal component analysis (PCA)) were designed to determine informative features. Finally, the experimental results showed that AdaBoost had stronger classification ability, and the performance of the selected feature set using ST was better than that of the original dataset with accuracies of 92% and 89%, sensitivities of 92% a</w:instrText>
            </w:r>
            <w:r w:rsidRPr="00824C04">
              <w:rPr>
                <w:rFonts w:ascii="Times New Roman" w:hAnsi="Times New Roman" w:cs="Times New Roman"/>
                <w:sz w:val="18"/>
                <w:szCs w:val="18"/>
              </w:rPr>
              <w:instrText>nd 89%, specificities of 90% and 88%, and F-measures of 95% and 92%, respectively. In summary, the results proved the effectiveness of our proposed approach involving the comprehensive analysis of the FHR signal for the intelligent prediction of fetal asphyxia accurately in clinical practice.&lt;/p&gt;","author":[{"dropping-particle":"","family":"Zhao","given":"Zhidong","non-dropping-particle":"","parse-names":false,"suffix":""},{"dropping-particle":"","family":"Zhang","given":"Yang","non-dropping-particle":"","parse-names":false,"suffix":""},{"dropping-particle":"","family":"Deng","given":"Yanjun","non-dropping-particle":"","parse-names":false,"suffix":""},{"dropping-particle":"","family":"Zhao","given":"Zhidong","non-dropping-particle":"","parse-names":false,"suffix":""},{"dropping-particle":"","family":"Zhang","given":"Yang","non-dropping-particle":"","parse-names":false,"suffix":""},{"dropping-particle":"","family":"Deng","given":"Yanjun","non-dropping-particle":"","parse-names":false,"suffix":""}],"container-title":"Journal of Clinical Medicine","id":"ITEM-1","issue":"8","issued":{"date-parts":[["2018","8","20"]]},"page":"223","publisher":"Multidisciplinary Digital Publishing Institute","title":"A Comprehensive Feature Analysis of the Fetal Heart Rate Signal for the Intelligent Assessment of Fetal State","type":"article-journal","volume":"7"},"uris":["http://www.mendeley.com/documents/?uuid=813736c1-6319-3da8-82f6-769b00f9123b"]}],"mendeley":{"formattedCitation":"[7]","plainTextFormattedCitation":"[7]","previouslyFormattedCitation":"[78]"},"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7]</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8</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DT; SVM; </w:t>
            </w:r>
            <w:proofErr w:type="spellStart"/>
            <w:r w:rsidRPr="00824C04">
              <w:rPr>
                <w:rFonts w:ascii="Times New Roman" w:hAnsi="Times New Roman" w:cs="Times New Roman"/>
                <w:sz w:val="18"/>
                <w:szCs w:val="18"/>
              </w:rPr>
              <w:t>Adaboost</w:t>
            </w:r>
            <w:proofErr w:type="spellEnd"/>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2.0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0.0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Abry</w:t>
            </w:r>
            <w:proofErr w:type="spellEnd"/>
            <w:r w:rsidRPr="00824C04">
              <w:rPr>
                <w:rFonts w:ascii="Times New Roman" w:hAnsi="Times New Roman" w:cs="Times New Roman"/>
                <w:sz w:val="18"/>
                <w:szCs w:val="18"/>
              </w:rPr>
              <w:t xml:space="preserve"> P.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88/2057-1976/aabc64","abstract":"etal Heart Rate (FHR) monitoring is used during delivery for fetal well-being assessment. Classically based on the visual evaluation of FIGO criteria, FHR characterization remains a challenging task that continuously receives intensive research efforts. Intrapartum FHR analysis is further complicated by the two different stages of labor (dilation and active pushing). Research works aimed at devising automated acidosis prediction procedures are either based on designing new advanced signal processing analyses or on efficiently combining a large number of features proposed in the literature. Such multi-feature procedures either rely on a prior feature selection step or end up with decision rules involving long lists of features. This many-feature outcome rule does not permit to easily interpret the decision and is hence not well suited for clinical practice. Machine-learning-based decision-rule assessment is often impaired by the use of different, proprietary and small databases, preventing meaningful comparisons of results reported in the literature. Here, sparse learning is promoted as a way to perform jointly feature selection and acidosis prediction, hence producing an optimal decision rule based on as few features as possible. Making use of a set of 20 features (gathering 'FIGO-like' features, classical spectral features and recently proposed scale-free features), applied to two large-size (respectively sime1800 and sime500 subjects), well-documented databases, collected independently in French and Czech hospitals, the benefits of sparse learning are quantified in terms of: (i) accounting for class imbalance (few acidotic subjects), (ii) producing simple and interpretable decision rules, (iii) evidences for differences between the temporal dynamics of active pushing and dilation stages, and (iv) of validity/generalizability of decision rules learned on one database and applied to the other one.","author":[{"dropping-particle":"","family":"Abry","given":"P","non-dropping-particle":"","parse-names":false,"suffix":""},{"dropping-particle":"","family":"Spilka","given":"J","non-dropping-particle":"","parse-names":false,"suffix":""},{"dropping-particle":"","family":"Leonarduzzi","given":"R","non-dropping-particle":"","parse-names":false,"suffix":""},{"dropping-particle":"","family":"Chudáček","given":"V","non-dropping-particle":"","parse-names":false,"suffix":""},{"dropping-particle":"","family":"Pustelnik","given":"N","non-dropping-particle":"","parse-names":false,"suffix":""},{"dropping-particle":"","family":"Doret","given":"M","non-dropping-particle":"","parse-names":false,"suffix":""}],"container-title":"Biomedical Physics &amp; Engineering Express","id":"ITEM-1","issue":"3","issued":{"date-parts":[["2018","4","25"]]},"page":"034002","publisher":"IOP Publishing","title":"Sparse learning for Intrapartum fetal heart rate analysis","type":"article-journal","volume":"4"},"uris":["http://www.mendeley.com/documents/?uuid=07054dab-19d4-3649-80a5-b20b65c918bd"]}],"mendeley":{"formattedCitation":"[8]","plainTextFormattedCitation":"[8]","previouslyFormattedCitation":"[79]"},"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8]</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8</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 &amp; LDB</w:t>
            </w:r>
            <w:r w:rsidRPr="00824C04">
              <w:rPr>
                <w:rFonts w:ascii="Times New Roman" w:hAnsi="Times New Roman" w:cs="Times New Roman"/>
                <w:sz w:val="18"/>
                <w:szCs w:val="18"/>
                <w:vertAlign w:val="superscript"/>
              </w:rPr>
              <w:t>3</w:t>
            </w:r>
            <w:r w:rsidRPr="00824C04">
              <w:rPr>
                <w:rFonts w:ascii="Times New Roman" w:hAnsi="Times New Roman" w:cs="Times New Roman"/>
                <w:sz w:val="18"/>
                <w:szCs w:val="18"/>
              </w:rPr>
              <w:t>: 3049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VM with spare learning</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2.0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9.0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Petroziello</w:t>
            </w:r>
            <w:proofErr w:type="spellEnd"/>
            <w:r w:rsidRPr="00824C04">
              <w:rPr>
                <w:rFonts w:ascii="Times New Roman" w:hAnsi="Times New Roman" w:cs="Times New Roman"/>
                <w:sz w:val="18"/>
                <w:szCs w:val="18"/>
              </w:rPr>
              <w:t xml:space="preserve"> A.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09/EMBC.2018.8513625","ISBN":"978-1-5386-3646-6","author":[{"dropping-particle":"","family":"Petrozziello","given":"Alessio","non-dropping-particle":"","parse-names":false,"suffix":""},{"dropping-particle":"","family":"Jordanov","given":"Ivan","non-dropping-particle":"","parse-names":false,"suffix":""},{"dropping-particle":"","family":"Aris Papageorghiou","given":"T.","non-dropping-particle":"","parse-names":false,"suffix":""},{"dropping-particle":"","family":"Christopher Redman","given":"W.G.","non-dropping-particle":"","parse-names":false,"suffix":""},{"dropping-particle":"","family":"Georgieva","given":"Antoniya","non-dropping-particle":"","parse-names":false,"suffix":""}],"container-title":"2018 40th Annual International Conference of the IEEE Engineering in Medicine and Biology Society (EMBC)","id":"ITEM-1","issued":{"date-parts":[["2018","7"]]},"page":"5866-5869","publisher":"IEEE","title":"Deep Learning for Continuous Electronic Fetal Monitoring in Labor","type":"paper-conference"},"uris":["http://www.mendeley.com/documents/?uuid=4191eafa-56ba-3291-aa7d-12d63e7a2ccf"]}],"mendeley":{"formattedCitation":"[9]","plainTextFormattedCitation":"[9]","previouslyFormattedCitation":"[80]"},"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9]</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8</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552 samples &amp; OxSys</w:t>
            </w:r>
            <w:r w:rsidRPr="00824C04">
              <w:rPr>
                <w:rFonts w:ascii="Times New Roman" w:hAnsi="Times New Roman" w:cs="Times New Roman"/>
                <w:sz w:val="18"/>
                <w:szCs w:val="18"/>
                <w:vertAlign w:val="superscript"/>
              </w:rPr>
              <w:t>4</w:t>
            </w:r>
            <w:r w:rsidRPr="00824C04">
              <w:rPr>
                <w:rFonts w:ascii="Times New Roman" w:hAnsi="Times New Roman" w:cs="Times New Roman"/>
                <w:sz w:val="18"/>
                <w:szCs w:val="18"/>
              </w:rPr>
              <w:t>: 35.429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LSTM; CNN</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5.0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5.0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Jianqian</w:t>
            </w:r>
            <w:proofErr w:type="spellEnd"/>
            <w:r w:rsidRPr="00824C04">
              <w:rPr>
                <w:rFonts w:ascii="Times New Roman" w:hAnsi="Times New Roman" w:cs="Times New Roman"/>
                <w:sz w:val="18"/>
                <w:szCs w:val="18"/>
              </w:rPr>
              <w:t xml:space="preserve"> L.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09/JIOT.2018.2845128","abstract":"Fetal heart rate (FHR) is very significant to evaluate the status of fetus. However, based on traditional classification criteria is not accurate. With the rapid development of computer information technology, computer technology is vital for the analysis of fetal heart rate in electronic fetal monitoring (EFM). FHR is divided into three classes as normal, suspicious and abnormal. Through the cooperation with the hospital, we got 4473 records, including 3012 normal, 1024 suspicious, 437 abnormal records by our EFM system. In order to improve the accuracy of fetal status assessment, high one-dimensional FHR records are divided into ten d-window segments, and then use convolutional neural network (CNN) to process the data in parallel. Finally, we use the voting method to determine the class of fetal heart rate records. We also made a comparative experiment, the feature extraction method based on basic statistics is used to extract the features of FHR. And then the features were applied as the input to Support Vector Machine (SVM) and Multi-layer Perceptron (MLP) to classify. According to the results of the experiment, the accuracy of classification of SVM, MLP and CNN are 79.66%, 85.98% and 93.24% respectively.","author":[{"dropping-particle":"","family":"Li","given":"Jianqiang","non-dropping-particle":"","parse-names":false,"suffix":""},{"dropping-particle":"","family":"Huang","given":"Luxiang","non-dropping-particle":"","parse-names":false,"suffix":""},{"dropping-particle":"","family":"Shen","given":"Zhixia","non-dropping-particle":"","parse-names":false,"suffix":""},{"dropping-particle":"","family":"Zhang","given":"Yifan","non-dropping-particle":"","parse-names":false,"suffix":""},{"dropping-particle":"","family":"Fang","given":"Min","non-dropping-particle":"","parse-names":false,"suffix":""},{"dropping-particle":"","family":"Li","given":"Bing","non-dropping-particle":"","parse-names":false,"suffix":""},{"dropping-particle":"","family":"Fu","given":"Xianghua","non-dropping-particle":"","parse-names":false,"suffix":""},{"dropping-particle":"","family":"Zhao","given":"Qingguo","non-dropping-particle":"","parse-names":false,"suffix":""},{"dropping-particle":"","family":"Wang","given":"Huihui","non-dropping-particle":"","parse-names":false,"suffix":""}],"container-title":"IEEE Internet of Things Journal","id":"ITEM-1","issued":{"date-parts":[["2018"]]},"page":"1-1","title":"Automatic Classification of Fetal Heart Rate Based on Convolutional Neural Network","type":"article-journal"},"uris":["http://www.mendeley.com/documents/?uuid=441e695e-4f3d-3676-9ca4-126542ad7f5c"]}],"mendeley":{"formattedCitation":"[10]","plainTextFormattedCitation":"[10]","previouslyFormattedCitation":"[81]"},"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0]</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8</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4473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NN; SVM; MLP</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3.24%</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8.0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4.77%</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ömert</w:t>
            </w:r>
            <w:proofErr w:type="spellEnd"/>
            <w:r w:rsidRPr="00824C04">
              <w:rPr>
                <w:rFonts w:ascii="Times New Roman" w:hAnsi="Times New Roman" w:cs="Times New Roman"/>
                <w:sz w:val="18"/>
                <w:szCs w:val="18"/>
              </w:rPr>
              <w:t xml:space="preserve"> Z.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16/J.BSPC.2018.05.016","ISSN":"1746-8094","abstract":"Cardiotocography (CTG) comprises fetal heart rate (FHR) and uterine contraction (UC) signals that are simultaneously recorded. In clinical practice, a visual examination is subjectively performed by observers depending on the guidelines to evaluate CTG traces. Owing to this visual assessment, the variability in the interpretation of CTG between inter- and even intra-observers is considerably high. In addition, traditional clinical practice involves different human factors that distort the quantitative quality of the evaluation. Automated CTG analysis is the most promising way to tackle the main shortcomings of CTG by providing reproducibility of the evaluation as well as the quantitative results. In this study, open-access software (CTG-OAS) developed with MATLAB® is introduced for the analysis of FHR signals. The software contains important processes of the automated CTG analysis, from accessing the database to conducting model evaluations. In addition to traditionally used morphological, linear, nonlinear, and time–frequency features, the developed software introduces an innovative approach called image-based time–frequency features to characterize FHR signals. All functions of the software are well documented, and it is distributed freely for research purposes. In addition, an experimental study on the publicly accessible CTU-UHB database was performed using CTG-OAS to test the reliability of the software. The experimental study obtained results that included an accuracy of 77.81%, sensitivity of 76.83%, specificity of 78.27%, and geometric mean of 77.29%. These fairly promising results indicate that the software can be a valuable tool for the analysis of CTG signals. In addition, the results obtained using CTG-OAS can be easily compared to different algorithms. Moreover, different experimental setups can be designed using the tools provided by the software. Thus, the software can contribute to the development of new algorithms.","author":[{"dropping-particle":"","family":"Cömert","given":"Zafer","non-dropping-particle":"","parse-names":false,"suffix":""},{"dropping-particle":"","family":"Kocamaz","given":"Adnan Fatih","non-dropping-particle":"","parse-names":false,"suffix":""}],"container-title":"Biomedical Signal Processing and Control","id":"ITEM-1","issued":{"date-parts":[["2018","8","1"]]},"page":"98-108","publisher":"Elsevier","title":"Open-access software for analysis of fetal heart rate signals","type":"article-journal","volume":"45"},"uris":["http://www.mendeley.com/documents/?uuid=f4df5f66-785b-3a98-82bb-281d7cf3aa5e"]}],"mendeley":{"formattedCitation":"[11]","plainTextFormattedCitation":"[11]","previouslyFormattedCitation":"[82]"},"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1]</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8</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Least square-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3.45%</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5.88%</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ömert</w:t>
            </w:r>
            <w:proofErr w:type="spellEnd"/>
            <w:r w:rsidRPr="00824C04">
              <w:rPr>
                <w:rFonts w:ascii="Times New Roman" w:hAnsi="Times New Roman" w:cs="Times New Roman"/>
                <w:sz w:val="18"/>
                <w:szCs w:val="18"/>
              </w:rPr>
              <w:t xml:space="preserve"> Z.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2693/APhysPolA.132.451","abstract":"Cardiotocography is a monitoring technique providing important and vital information on fetal status during antepartum and intrapartum periods. The advances in modern obstetric practice allowed many robust and reliable machine learning techniques to be utilized in classifying fetal heart rate signals. The role of machine learning approaches in diagnosing diseases is becoming increasingly essential and intertwined. The main aim of the present study is to determine the most efficient machine learning technique to classify fetal heart rate signals. Therefore, the research has been focused on the widely used and practical machine learning techniques, such as artificial neural network, support vector machine, extreme learning machine, radial basis function network, and random forest. In a comparative way, fetal heart rate signals were classified as normal or hypoxic using the aforementioned machine learning techniques. The performance metrics derived from confusion matrix were used to measure classifiers' success. According to experimental results, although all machine learning techniques produced satisfactory results, artificial neural network yielded the rather well results with the sensitivity of 99.73% and specificity of 97.94%. The study results show that the artificial neural network was superior to other algorithms.","author":[{"dropping-particle":"","family":"Cömert","given":"Z","non-dropping-particle":"","parse-names":false,"suffix":""},{"dropping-particle":"","family":"Kocamaz","given":"A F","non-dropping-particle":"","parse-names":false,"suffix":""}],"container-title":"3rd International Conference on Computational and Experimental Science and Engineering","id":"ITEM-1","issued":{"date-parts":[["2017"]]},"title":"Comparison of Machine Learning Techniques for Fetal Heart Rate Classification","type":"paper-conference","volume":"132"},"uris":["http://www.mendeley.com/documents/?uuid=32751489-0fd2-3c37-882b-04f5527f428f"]}],"mendeley":{"formattedCitation":"[12]","plainTextFormattedCitation":"[12]","previouslyFormattedCitation":"[83]"},"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2]</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7</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N; SVM; ELM; RBFN; RF</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73%</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7.94%</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Georgoulas</w:t>
            </w:r>
            <w:proofErr w:type="spellEnd"/>
            <w:r w:rsidRPr="00824C04">
              <w:rPr>
                <w:rFonts w:ascii="Times New Roman" w:hAnsi="Times New Roman" w:cs="Times New Roman"/>
                <w:sz w:val="18"/>
                <w:szCs w:val="18"/>
              </w:rPr>
              <w:t xml:space="preserve"> G.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s12553-017-0201-7","ISSN":"2190-7188","author":[{"dropping-particle":"","family":"Georgoulas","given":"George","non-dropping-particle":"","parse-names":false,"suffix":""},{"dropping-particle":"","family":"Karvelis","given":"Petros","non-dropping-particle":"","parse-names":false,"suffix":""},{"dropping-particle":"","family":"Spilka","given":"Jiří","non-dropping-particle":"","parse-names":false,"suffix":""},{"dropping-particle":"","family":"Chudáček","given":"Václav","non-dropping-particle":"","parse-names":false,"suffix":""},{"dropping-particle":"","family":"Stylios","given":"Chrysostomos D.","non-dropping-particle":"","parse-names":false,"suffix":""},{"dropping-particle":"","family":"Lhotská","given":"Lenka","non-dropping-particle":"","parse-names":false,"suffix":""}],"container-title":"Health and Technology","id":"ITEM-1","issue":"2-3","issued":{"date-parts":[["2017","11","4"]]},"page":"241-254","publisher":"Springer Berlin Heidelberg","title":"Investigating pH based evaluation of fetal heart rate (FHR) recordings","type":"article-journal","volume":"7"},"uris":["http://www.mendeley.com/documents/?uuid=a051cd08-b82b-34eb-b426-dd6b59880eb9"]}],"mendeley":{"formattedCitation":"[13]","plainTextFormattedCitation":"[13]","previouslyFormattedCitation":"[84]"},"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3]</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7</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Least square-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8.48%</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77.68%</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0246BB">
              <w:rPr>
                <w:rFonts w:ascii="Times New Roman" w:hAnsi="Times New Roman" w:cs="Times New Roman"/>
                <w:sz w:val="18"/>
                <w:szCs w:val="18"/>
                <w:lang w:val="es-ES"/>
              </w:rPr>
              <w:t xml:space="preserve">Barquero-Perez O et al. </w:t>
            </w:r>
            <w:r w:rsidR="00D00D33" w:rsidRPr="00824C04">
              <w:rPr>
                <w:rFonts w:ascii="Times New Roman" w:hAnsi="Times New Roman" w:cs="Times New Roman"/>
                <w:sz w:val="18"/>
                <w:szCs w:val="18"/>
              </w:rPr>
              <w:fldChar w:fldCharType="begin" w:fldLock="1"/>
            </w:r>
            <w:r w:rsidRPr="000246BB">
              <w:rPr>
                <w:rFonts w:ascii="Times New Roman" w:hAnsi="Times New Roman" w:cs="Times New Roman"/>
                <w:sz w:val="18"/>
                <w:szCs w:val="18"/>
                <w:lang w:val="es-ES"/>
              </w:rPr>
              <w:instrText>ADDIN CSL_CITATION {"citationItems":[{"id":"ITEM-1","itemData":{"DOI":"10.3389/fphys.2017.00113","ISSN":"1664-042X","abstract":"Accurate identification of Perinatal Hypoxia from visual inspection of Fetal Heart Rate (FHR) has been shown to have limitations. An automated signal processing method for this purpose needs to deal with time series of different lengths, recording interruptions, and poor quality signal conditions. We propose a new method, robust to those issues, for automated detection of perinatal hypoxia by analyzing the FHR during labor. Our system consists of several stages: (a) time series segmentation; (b) feature extraction from FHR signals, including raw time series, moments, and usual heart rate variability indices; (c) similarity calculation with Normalized Compression Distance, which is the key element for dealing with FHR time series; and (d) a simple classification algorithm for providing the hypoxia detection. We analyzed the proposed system using a database with 32 fetal records (15 controls). Time and frequency domain and moment features had similar performance identifying fetuses with hypoxia. The final system, using the third central moment of the FHR, yielded 92% sensitivity and 85% specificity at 3 hours before delivery. Best predictions were obtained in time intervals more distant from delivery, i.e., 4-3 h and 3-2 h.","author":[{"dropping-particle":"","family":"Barquero-Pérez","given":"Óscar","non-dropping-particle":"","parse-names":false,"suffix":""},{"dropping-particle":"","family":"Santiago-Mozos","given":"Ricardo","non-dropping-particle":"","parse-names":false,"suffix":""},{"dropping-particle":"","family":"Lillo-Castellano","given":"José M.","non-dropping-particle":"","parse-names":false,"suffix":""},{"dropping-particle":"","family":"García-Viruete","given":"Beatriz","non-dropping-particle":"","parse-names":false,"suffix":""},{"dropping-particle":"","family":"Goya-Esteban","given":"Rebeca","non-dropping-particle":"","parse-names":false,"suffix":""},{"dropping-particle":"","family":"Caamaño","given":"Antonio J.","non-dropping-particle":"","parse-names":false,"suffix":""},{"dropping-particle":"","family":"Rojo-Álvarez","given":"José L.","non-dropping-particle":"","parse-names":false,"suffix":""},{"dropping-particle":"","family":"Martín-Caballero","given":"Carlos","non-dropping-particle":"","parse-names":false,"suffix":""}],"container-title":"Frontiers in Physiology","id":"ITEM-1","issued":{"date-parts":[["2017","2","28"]]},"page":"113","publisher":"Frontiers","title":"Fetal Heart Rate Analysis for Automatic Detection of Perinatal Hypoxia Using Normalized Compression Distance and Machine Learning","type":"article-journal","volume":"8"},"uris":["http://www.mendeley.com/documents/?uuid=edfdea5a-f51f-3cce-b1a9-2928489c8ef4"]}],"mendeley":{"formattedCitation":"[14]","plainTextFormattedCitation":"[14]","previouslyFormattedCitation":"[85]"},"properties":{"noteIndex":0},"schema":"https://github.co</w:instrText>
            </w:r>
            <w:r w:rsidRPr="00824C04">
              <w:rPr>
                <w:rFonts w:ascii="Times New Roman" w:hAnsi="Times New Roman" w:cs="Times New Roman"/>
                <w:sz w:val="18"/>
                <w:szCs w:val="18"/>
              </w:rPr>
              <w:instrText>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4]</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7</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32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KNN; 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2.0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5.0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ömert</w:t>
            </w:r>
            <w:proofErr w:type="spellEnd"/>
            <w:r w:rsidRPr="00824C04">
              <w:rPr>
                <w:rFonts w:ascii="Times New Roman" w:hAnsi="Times New Roman" w:cs="Times New Roman"/>
                <w:sz w:val="18"/>
                <w:szCs w:val="18"/>
              </w:rPr>
              <w:t xml:space="preserve"> Z.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abstract":"Cardiotocography (CTG) is a fetal monitoring technique used to determine the distress level of the fetus during pregnancy and delivery. CTG consists of two different signals including fetal heart rate (FHR) and uterine contraction (UC) activities. The linear features of FHR are the most powerful prognostic indices to ascertain whether the fetus in distress. In addition, it is observed that nonlinear features have produced very great results on the time series analysis in recently. In this context, the classification success of the neural network community designed based on the linear and nonlinear features of FHR is analyzed for the delivery process evaluated in three stages. The experimental results have shown that the system designed to distinguish normal and pathological instances is achieved the best classification accuracy at the first stage of the analysis. Also, the greatest contribution of nonlinear features to the classification accuracy is observed at the second stage of the delivery. Consequently, 92.40%, 83.29%, and 79.22% of accuracy obtained for the three stage of the analysis, respectively.","author":[{"dropping-particle":"","family":"Cömert","given":"Zafer","non-dropping-particle":"","parse-names":false,"suffix":""},{"dropping-particle":"","family":"Fatih Kocamaz","given":"Adnan","non-dropping-particle":"","parse-names":false,"suffix":""}],"container-title":"International Journal of Computer Applications","id":"ITEM-1","issue":"4","issued":{"date-parts":[["2016"]]},"number-of-pages":"975-8887","title":"Evaluation of Fetal Distress Diagnosis during Delivery Stages based on Linear and Nonlinear Features of Fetal Heart Rate for Neural Network Community","type":"report","volume":"156"},"uris":["http://www.mendeley.com/documents/?uuid=b59ed6fe-a907-3322-b878-c275305c3dbb"]}],"mendeley":{"formattedCitation":"[15]","plainTextFormattedCitation":"[15]","previouslyFormattedCitation":"[86]"},"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5]</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6</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 (divided in stages I, II, III)</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ANN </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2.40% (I), 83.29% (II)</w:t>
            </w:r>
            <w:r w:rsidR="00D01708" w:rsidRPr="00824C04">
              <w:rPr>
                <w:rFonts w:ascii="Times New Roman" w:hAnsi="Times New Roman" w:cs="Times New Roman"/>
                <w:sz w:val="18"/>
                <w:szCs w:val="18"/>
              </w:rPr>
              <w:t>,</w:t>
            </w:r>
            <w:r w:rsidRPr="00824C04">
              <w:rPr>
                <w:rFonts w:ascii="Times New Roman" w:hAnsi="Times New Roman" w:cs="Times New Roman"/>
                <w:sz w:val="18"/>
                <w:szCs w:val="18"/>
              </w:rPr>
              <w:t xml:space="preserve"> 79.22% (III)</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ömert</w:t>
            </w:r>
            <w:proofErr w:type="spellEnd"/>
            <w:r w:rsidRPr="00824C04">
              <w:rPr>
                <w:rFonts w:ascii="Times New Roman" w:hAnsi="Times New Roman" w:cs="Times New Roman"/>
                <w:sz w:val="18"/>
                <w:szCs w:val="18"/>
              </w:rPr>
              <w:t xml:space="preserve"> Z.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abstract":"Cardiotocography (CTG) is a monitoring technique used routinely during the pregnancy and labor and including the analysis of fetal heart rates and movements with uterine contractions. The fact that CTG signals are interpreted by experts generally with eye and CTG has high false positive rate results in intra-and inter-observer conflicts and causes the observers to frequently notice real pathological cases. Therefore, various computer-aided methods supporting diagnosis process have been developed. In this study, a new approach is suggested based on signal and image processing techniques in order to provide classification of CTG signals. In particular, morphological, spectral and statistical properties of CTG signals are obtained with the way defined conventionally. A spectrum of the signals containing time-frequency information was transformed into 8-bit gray-level image and it was enabled to build grey-level co-occurrence matrix (GLCM). In the final step, a combination of morphological, statistical, spectral and image-based properties was applied as input to the artificial neural network (ANN). In order to measure the performance of the proposed method, accuracy, sensitivity, specificity and quality indexes were used. The obtained results revealed that image-based features increased the classification success and they gave the best results when they were used with the conventional features.","author":[{"dropping-particle":"","family":"Cömert","given":"Zafer","non-dropping-particle":"","parse-names":false,"suffix":""},{"dropping-particle":"","family":"Fatih","given":"Adnan","non-dropping-particle":"","parse-names":false,"suffix":""}],"container-title":"International Artificial Intelligence and Data Processing Symposium","id":"ITEM-1","issued":{"date-parts":[["2016"]]},"title":"A Study Based on Gray Level Co-Occurrence Matrix and Neural Network Community for Determination of Hypoxic Fetuses","type":"paper-conference"},"uris":["http://www.mendeley.com/documents/?uuid=370f04f2-8c84-3662-b846-d3a72d2b454a"]}],"mendeley":{"formattedCitation":"[16]","plainTextFormattedCitation":"[16]","previouslyFormattedCitation":"[87]"},"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6]</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6</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 (subset of 100)</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N</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7.0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8.7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5.1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pilka</w:t>
            </w:r>
            <w:proofErr w:type="spellEnd"/>
            <w:r w:rsidRPr="00824C04">
              <w:rPr>
                <w:rFonts w:ascii="Times New Roman" w:hAnsi="Times New Roman" w:cs="Times New Roman"/>
                <w:sz w:val="18"/>
                <w:szCs w:val="18"/>
              </w:rPr>
              <w:t xml:space="preserve"> J.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978-3-319-32703-7_232","abstract":"Fetal Heart Rate (FHR) provides obstetricians with essential information about fetal reactions to stress events during delivery. Early detection of fetal acidosis, enabling timely interventions and prevention of adverse consequences of acidosis for fetuses, remains a challenging task. In particular, the use of different, proprietary and small databases in various published works hinders meaningful comparisons of achieved results. This work relies on the the use of two independent databases in order to asses relevantly acidosis detection performance and to address important issues of knowledge transfer (features, classification model) from one database to the other. Using a large set of features, supervised classification is performed with state-of-the-art sparse support vector machines. It shows that selected features and classification performance are consistent for both databases. Further it quantifies the level of generalization of the achieved results, by making use of one database for learning and the other one for testing.","author":[{"dropping-particle":"","family":"Spilka","given":"Jiří","non-dropping-particle":"","parse-names":false,"suffix":""},{"dropping-particle":"","family":"Chudáček","given":"Václav","non-dropping-particle":"","parse-names":false,"suffix":""},{"dropping-particle":"","family":"Huptych","given":"Michal","non-dropping-particle":"","parse-names":false,"suffix":""},{"dropping-particle":"","family":"Leonarduzzi","given":"Roberto","non-dropping-particle":"","parse-names":false,"suffix":""},{"dropping-particle":"","family":"Abry","given":"Patrice","non-dropping-particle":"","parse-names":false,"suffix":""},{"dropping-particle":"","family":"Doret","given":"Muriel","non-dropping-particle":"","parse-names":false,"suffix":""}],"container-title":"XIV Mediterranean Conference on Medical and Biological Engineering and Computing","id":"ITEM-1","issued":{"date-parts":[["2016"]]},"page":"1199-1204","publisher":"Springer, Cham","title":"Intrapartum Fetal Heart Rate Classification: Cross-Database Evaluation","type":"paper-conference"},"uris":["http://www.mendeley.com/documents/?uuid=0e5425da-4742-3af6-864e-65cd32ae52d4"]}],"mendeley":{"formattedCitation":"[17]","plainTextFormattedCitation":"[17]","previouslyFormattedCitation":"[88]"},"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7]</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6</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TU-UHB: 552 samples &amp; LDB: 3049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ahin</w:t>
            </w:r>
            <w:proofErr w:type="spellEnd"/>
            <w:r w:rsidRPr="00824C04">
              <w:rPr>
                <w:rFonts w:ascii="Times New Roman" w:hAnsi="Times New Roman" w:cs="Times New Roman"/>
                <w:sz w:val="18"/>
                <w:szCs w:val="18"/>
              </w:rPr>
              <w:t xml:space="preserve"> H.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16/J.ASOC.2015.04.038","ISSN":"1568-4946","abstract":"The aim of the research is evaluating the classification performances of eight different machine-learning methods on the antepartum cardiotocography (CTG) data. The classification is necessary to predict newborn health, especially for the critical cases. Cardiotocography is used for assisting the obstetricians’ to obtain detailed information during the pregnancy as a technique of measuring fetal well-being, essentially in pregnant women having potential complications. The obstetricians describe CTG shortly as a continuous electronic record of the baby's heart rate took from the mother's abdomen. The acquired information is necessary to visualize unhealthiness of the embryo and gives an opportunity for early intervention prior to happening a permanent impairment to the embryo. The aim of the machine learning methods is by using attributes of data obtained from the uterine contraction (UC) and fetal heart rate (FHR) signals to classify as pathological or normal. The dataset contains 1831 instances with 21 attributes, examined by applying the methods. In the paper, the highest accuracy displayed as 99.2%.","author":[{"dropping-particle":"","family":"Sahin","given":"Hakan","non-dropping-particle":"","parse-names":false,"suffix":""},{"dropping-particle":"","family":"Subasi","given":"Abdulhamit","non-dropping-particle":"","parse-names":false,"suffix":""}],"container-title":"Applied Soft Computing","id":"ITEM-1","issued":{"date-parts":[["2015","8","1"]]},"page":"231-238","publisher":"Elsevier","title":"Classification of the cardiotocogram data for anticipation of fetal risks using machine learning techniques","type":"article-journal","volume":"33"},"uris":["http://www.mendeley.com/documents/?uuid=93e87718-8239-3bee-9d29-6b0944f15dd8"]}],"mendeley":{"formattedCitation":"[18]","plainTextFormattedCitation":"[18]","previouslyFormattedCitation":"[89]"},"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8]</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5</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N; SVM; RBFN; KNN; CART; DT; RF</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4.18%</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74%</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hamidah</w:t>
            </w:r>
            <w:proofErr w:type="spellEnd"/>
            <w:r w:rsidRPr="00824C04">
              <w:rPr>
                <w:rFonts w:ascii="Times New Roman" w:hAnsi="Times New Roman" w:cs="Times New Roman"/>
                <w:sz w:val="18"/>
                <w:szCs w:val="18"/>
              </w:rPr>
              <w:t xml:space="preserve"> N.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09/ICACSIS.2015.7415166","ISBN":"978-1-5090-0363-1","author":[{"dropping-particle":"","family":"Chamidah","given":"Nurul","non-dropping-particle":"","parse-names":false,"suffix":""},{"dropping-particle":"","family":"Wasito","given":"Ito","non-dropping-particle":"","parse-names":false,"suffix":""}],"container-title":"2015 International Conference on Advanced Computer Science and Information Systems (ICACSIS)","id":"ITEM-1","issued":{"date-parts":[["2015","10"]]},"page":"37-41","publisher":"IEEE","title":"Fetal state classification from cardiotocography based on feature extraction using hybrid K-Means and support vector machine","type":"paper-conference"},"uris":["http://www.mendeley.com/documents/?uuid=7ace7086-7ba4-3f89-a8c0-6b4561f3b6e6"]}],"mendeley":{"formattedCitation":"[19]","plainTextFormattedCitation":"[19]","previouslyFormattedCitation":"[90]"},"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19]</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5</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1831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K-Means + 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0.64%</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Ibrahim O.I.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09/CIT/IUCC/DASC/PICOM.2015.31","ISBN":"9781509001545","abstract":"Preterm birth brings considerable emotional and economic costs to families and society. However, despite extensive research into understanding the risk factors, the prediction of patient mechanisms and improvements to obstetrical practice, the UK National Health Service still annually spends more than £2.95 billion on this issue. Diagnosis of labour in normal pregnancies is important for minimizing unnecessary hospitalisations, interventions and expenses. Moreover, accurate identification of spontaneous preterm labour would also allow clinicians to start necessary treatments early in women with true labour and avert unnecessary treatment and hospitalisation for women who are simply having preterm contractions, but who are not in true labour. In this research, the Electrohysterography signals have been used to detect preterm births, because Electrohysterography signals provide a strong basis for objective prediction and diagnosis of preterm birth. This has been achieved using an open dataset, which contains 262 records for women who delivered at term and 38 who delivered prematurely. Three different machine learning algorithm were used to identify these records. The results illustrate that the Random Forest performed the best of sensitivity 97%, specificity of 85%, Area under the Receiver Operator curve (AUROC) of 94% and mean square error rate of 14%.","author":[{"dropping-particle":"","family":"Idowu","given":"Ibrahim Olatunji","non-dropping-particle":"","parse-names":false,"suffix":""},{"dropping-particle":"","family":"Fergus","given":"Paul","non-dropping-particle":"","parse-names":false,"suffix":""},{"dropping-particle":"","family":"Hussain","given":"Abir","non-dropping-particle":"","parse-names":false,"suffix":""},{"dropping-particle":"","family":"Dobbins","given":"Chelsea","non-dropping-particle":"","parse-names":false,"suffix":""},{"dropping-particle":"","family":"Khalaf","given":"Mohammed","non-dropping-particle":"","parse-names":false,"suffix":""},{"dropping-particle":"","family":"Eslava","given":"Raul V.Casana","non-dropping-particle":"","parse-names":false,"suffix":""},{"dropping-particle":"","family":"Keight","given":"Robert","non-dropping-particle":"","parse-names":false,"suffix":""}],"container-title":"Proceedings - 15th IEEE International Conference on Computer and Information Technology, CIT 2015, 14th IEEE International Conference on Ubiquitous Computing and Communications, IUCC 2015, 13th IEEE International Conference on Dependable, Autonomic and Se","id":"ITEM-1","issued":{"date-parts":[["2015"]]},"page":"215-220","publisher":"IEEE","title":"Artificial intelligence for detecting preterm uterine activity in gynacology and obstertric care","type":"article-journal"},"uris":["http://www.mendeley.com/documents/?uuid=aa04bc4d-eb65-4dd6-8315-ba1286bca004"]}],"mendeley":{"formattedCitation":"[20]","plainTextFormattedCitation":"[20]","previouslyFormattedCitation":"[91]"},"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0]</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5</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300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RF; ruled-based and penalized RC</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74%</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6.0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Peterek</w:t>
            </w:r>
            <w:proofErr w:type="spellEnd"/>
            <w:r w:rsidRPr="00824C04">
              <w:rPr>
                <w:rFonts w:ascii="Times New Roman" w:hAnsi="Times New Roman" w:cs="Times New Roman"/>
                <w:sz w:val="18"/>
                <w:szCs w:val="18"/>
              </w:rPr>
              <w:t xml:space="preserve"> T.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978-3-319-07773-4_19","abstract":"Pregnancy and fetus development is an extremely complex biological process that, while generally successful and without complications, can go wrong. One of the methods to determine if the fetus is developing according to expectations is cardiotocography. This diagnostic technique’s purpose is to measure the heartbeat of the fetus and uterine contractions of its mother, usually during the third trimester of pregnancy when the fetus’ heart is fully functional. Outputs of a cardiotocogram are usually interpreted as belonging to one of three states: physiological, suspicious and pathological. Automatic classification of these states based on cardiotocographic data is the goal of this paper. In this research, the Random Forest method is show to perform very well, capable of classifying the data with 94.69% accuracy. A comparison with the Classification and Regression Tree and Self-organizing Map methods is also provided.","author":[{"dropping-particle":"","family":"Peterek","given":"Tomáš","non-dropping-particle":"","parse-names":false,"suffix":""},{"dropping-particle":"","family":"Gajdoš","given":"Petr","non-dropping-particle":"","parse-names":false,"suffix":""},{"dropping-particle":"","family":"Dohnálek","given":"Pavel","non-dropping-particle":"","parse-names":false,"suffix":""},{"dropping-particle":"","family":"Krohová","given":"Jana","non-dropping-particle":"","parse-names":false,"suffix":""}],"container-title":"Advances in Intelligent Systems and Computing (AISC, volume 298)","id":"ITEM-1","issued":{"date-parts":[["2014"]]},"page":"189-198","publisher":"Springer, Cham","title":"Human Fetus Health Classification on Cardiotocographic Data Using Random Forests","type":"chapter"},"uris":["http://www.mendeley.com/documents/?uuid=8177d8c8-9adc-3a86-9fe8-d4f8dbfbc33e"]}],"mendeley":{"formattedCitation":"[21]","plainTextFormattedCitation":"[21]","previouslyFormattedCitation":"[92]"},"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1]</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4</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CART; RF</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4.69%</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Ocak</w:t>
            </w:r>
            <w:proofErr w:type="spellEnd"/>
            <w:r w:rsidRPr="00824C04">
              <w:rPr>
                <w:rFonts w:ascii="Times New Roman" w:hAnsi="Times New Roman" w:cs="Times New Roman"/>
                <w:sz w:val="18"/>
                <w:szCs w:val="18"/>
              </w:rPr>
              <w:t xml:space="preserve"> H.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s10916-012-9913-4","ISSN":"0148-5598","author":[{"dropping-particle":"","family":"Ocak","given":"Hasan","non-dropping-particle":"","parse-names":false,"suffix":""}],"container-title":"Journal of Medical Systems","id":"ITEM-1","issue":"2","issued":{"date-parts":[["2013","4","16"]]},"page":"9913","publisher":"Springer US","title":"A Medical Decision Support System Based on Support Vector Machines and the Genetic Algorithm for the Evaluation of Fetal Well-Being","type":"article-journal","volume":"37"},"uris":["http://www.mendeley.com/documents/?uuid=5b8572e3-eda3-3c2a-9663-c7eb1fabe36a"]}],"mendeley":{"formattedCitation":"[22]","plainTextFormattedCitation":"[22]","previouslyFormattedCitation":"[93]"},"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2]</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3</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1831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VM + GA</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9.3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Ocak</w:t>
            </w:r>
            <w:proofErr w:type="spellEnd"/>
            <w:r w:rsidRPr="00824C04">
              <w:rPr>
                <w:rFonts w:ascii="Times New Roman" w:hAnsi="Times New Roman" w:cs="Times New Roman"/>
                <w:sz w:val="18"/>
                <w:szCs w:val="18"/>
              </w:rPr>
              <w:t xml:space="preserve"> H.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s00521-012-1110-3","ISSN":"0941-0643","author":[{"dropping-particle":"","family":"Ocak","given":"Hasan","non-dropping-particle":"","parse-names":false,"suffix":""},{"dropping-particle":"","family":"Ertunc","given":"Huseyin Metin","non-dropping-particle":"","parse-names":false,"suffix":""}],"container-title":"Neural Computing and Applications","id":"ITEM-1","issue":"6","issued":{"date-parts":[["2013","11","9"]]},"page":"1583-1589","publisher":"Springer London","title":"Prediction of fetal state from the cardiotocogram recordings using adaptive neuro-fuzzy inference systems","type":"article-journal","volume":"23"},"uris":["http://www.mendeley.com/documents/?uuid=afc428c0-f7bd-3e8b-8c11-3dbc0c952201"]}],"mendeley":{"formattedCitation":"[23]","plainTextFormattedCitation":"[23]","previouslyFormattedCitation":"[94]"},"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3]</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3</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1831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FIS</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6.6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Georgieva A.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07/s00521-011-0743-y","ISSN":"0941-0643","author":[{"dropping-particle":"","family":"Georgieva","given":"Antoniya","non-dropping-particle":"","parse-names":false,"suffix":""},{"dropping-particle":"","family":"Payne","given":"Stephen J.","non-dropping-particle":"","parse-names":false,"suffix":""},{"dropping-particle":"","family":"Moulden","given":"Mary","non-dropping-particle":"","parse-names":false,"suffix":""},{"dropping-particle":"","family":"Redman","given":"Christopher W. G.","non-dropping-particle":"","parse-names":false,"suffix":""}],"container-title":"Neural Computing and Applications","id":"ITEM-1","issue":"1","issued":{"date-parts":[["2013","1","30"]]},"page":"85-93","publisher":"Springer-Verlag","title":"Artificial neural networks applied to fetal monitoring in labour","type":"article-journal","volume":"22"},"uris":["http://www.mendeley.com/documents/?uuid=86687aa4-01cb-30f2-bfb3-f26c208a866b"]}],"mendeley":{"formattedCitation":"[24]","plainTextFormattedCitation":"[24]","previouslyFormattedCitation":"[95]"},"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4]</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3</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37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N</w:t>
            </w:r>
          </w:p>
        </w:tc>
        <w:tc>
          <w:tcPr>
            <w:tcW w:w="1134" w:type="dxa"/>
            <w:vAlign w:val="center"/>
          </w:tcPr>
          <w:p w:rsidR="00564B34" w:rsidRPr="00824C04" w:rsidRDefault="00D01708"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0.30%</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7.5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Yilmaz E.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55/2013/487179","ISSN":"1748-6718","PMID":"24288574","abstract":"We use least squares support vector machine (LS-SVM) utilizing a binary decision tree for classification of cardiotocogram to determine the fetal state. The parameters of LS-SVM are optimized by particle swarm optimization. The robustness of the method is examined by running 10-fold cross-validation. The performance of the method is evaluated in terms of overall classification accuracy. Additionally, receiver operation characteristic analysis and cobweb representation are presented in order to analyze and visualize the performance of the method. Experimental results demonstrate that the proposed method achieves a remarkable classification accuracy rate of 91.62%.","author":[{"dropping-particle":"","family":"Yılmaz","given":"Ersen","non-dropping-particle":"","parse-names":false,"suffix":""},{"dropping-particle":"","family":"Kılıkçıer","given":"Cağlar","non-dropping-particle":"","parse-names":false,"suffix":""}],"container-title":"Computational and mathematical methods in medicine","id":"ITEM-1","issued":{"date-parts":[["2013","10","29"]]},"page":"487179","publisher":"Hindawi","title":"Determination of fetal state from cardiotocogram using LS-SVM with particle swarm optimization and binary decision tree.","type":"article-journal","volume":"2013"},"uris":["http://www.mendeley.com/documents/?uuid=3241b3ea-f17b-3fed-aa80-280f96f39a36"]}],"mendeley":{"formattedCitation":"[25]","plainTextFormattedCitation":"[25]","previouslyFormattedCitation":"[96]"},"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5]</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3</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Least square-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1.62%</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Czabanski</w:t>
            </w:r>
            <w:proofErr w:type="spellEnd"/>
            <w:r w:rsidRPr="00824C04">
              <w:rPr>
                <w:rFonts w:ascii="Times New Roman" w:hAnsi="Times New Roman" w:cs="Times New Roman"/>
                <w:sz w:val="18"/>
                <w:szCs w:val="18"/>
              </w:rPr>
              <w:t xml:space="preserve"> R.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16/J.ESWA.2012.01.196","ISSN":"0957-4174","abstract":"Cardiotocography is the primary method for biophysical assessment of fetal state, which is mainly based on the recording and analysis of fetal heart rate (FHR) signal. Computerized systems for fetal monitoring provide a quantitative analysis of FHR signals, however the effective methods of qualitative assessment that could support the process of medical diagnosis are still needed. The measurements of hydronium ions concentration (pH) in neonatal cord blood are an objective indicator of the fetal outcome. Improper pH level is a symptom of acidemia being the result of fetal hypoxia. The paper proposes a two-step analysis of fetal heart rate recordings that allows for effective prediction of the acidemia risk. The first step consists in fuzzy classification of FHR signals. Fuzzy inference corresponds to the clinical interpretation of signals based on the FIGO guidelines. The goal of inference is to eliminate recordings indicating the fetal wellbeing from the further classification process. In the second step, the remained recordings are nonlinearly classified using multilayer perceptron and Lagrangian Support Vector Machines (LSVM). The proposed procedures are evaluated using data collected with computerized fetal surveillance system. The assessment performance is evaluated with the number of correct classifications (CC) and quality index (QI) defined as the geometric mean of sensitivity and specificity. The highest CC=92.0% and QI=88.2% were achieved for the Weighted Fuzzy Scoring System combined with the LSVM algorithm. The obtained results confirm the efficacy of the proposed methods of computerized analysis of FHR signals in the evaluation of the risk of neonatal acidemia.","author":[{"dropping-particle":"","family":"Czabanski","given":"R.","non-dropping-particle":"","parse-names":false,"suffix":""},{"dropping-particle":"","family":"Jezewski","given":"J.","non-dropping-particle":"","parse-names":false,"suffix":""},{"dropping-particle":"","family":"Matonia","given":"A.","non-dropping-particle":"","parse-names":false,"suffix":""},{"dropping-particle":"","family":"Jezewski","given":"M.","non-dropping-particle":"","parse-names":false,"suffix":""}],"container-title":"Expert Systems with Applications","id":"ITEM-1","issue":"15","issued":{"date-parts":[["2012","11","1"]]},"page":"11846-11860","publisher":"Pergamon","title":"Computerized analysis of fetal heart rate signals as the predictor of neonatal acidemia","type":"article-journal","volume":"39"},"uris":["http://www.mendeley.com/documents/?uuid=579343f9-d2f9-38b2-947a-bb6ac27ecebd"]}],"mendeley":{"formattedCitation":"[26]","plainTextFormattedCitation":"[26]","previouslyFormattedCitation":"[97]"},"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6]</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2</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189 samples from 51 subject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MLP; </w:t>
            </w:r>
            <w:proofErr w:type="spellStart"/>
            <w:r w:rsidRPr="00824C04">
              <w:rPr>
                <w:rFonts w:ascii="Times New Roman" w:hAnsi="Times New Roman" w:cs="Times New Roman"/>
                <w:sz w:val="18"/>
                <w:szCs w:val="18"/>
              </w:rPr>
              <w:t>Lagrangian</w:t>
            </w:r>
            <w:proofErr w:type="spellEnd"/>
            <w:r w:rsidRPr="00824C04">
              <w:rPr>
                <w:rFonts w:ascii="Times New Roman" w:hAnsi="Times New Roman" w:cs="Times New Roman"/>
                <w:sz w:val="18"/>
                <w:szCs w:val="18"/>
              </w:rPr>
              <w:t xml:space="preserve"> SVM + weighted fuzzy scoring syste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2.0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Sundar C.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abstract":"Cardiotocography (CTG) is a simultaneous recording of fetal heart rate (FHR) and uterine contractions (UC). It is one of the most common diagnostic techniques to evaluate maternal and fetal well-being during pregnancy and before delivery. By observing the Cardiotocography trace patterns doctors can understand the state of the fetus. There are several signal processing and computer programming based techniques for interpreting a typical Cardiotocography data. Even few decades after the introduction of cardiotocography into clinical practice, the predictive capacity of the these methods remains controversial and still inaccurate. In this paper, we implement a model based CTG data classification system using a supervised artificial neural network(ANN) which can classify the CTG data based on its training data. According to the arrived results, the performance of the supervised machine learning based classification approach provided significant performance. We used Precision, Recall, F-Score and Rand Index as the metric to evaluate the performance. It was found that, the ANN based classifier was capable of identifying Normal, Suspicious and Pathologic condition, from the nature of CTG data with very good accuracy.","author":[{"dropping-particle":"","family":"Sundar C","given":"","non-dropping-particle":"","parse-names":false,"suffix":""},{"dropping-particle":"","family":"Chitradevi","given":"M","non-dropping-particle":"","parse-names":false,"suffix":""},{"dropping-particle":"","family":"Geetharamani","given":"G","non-dropping-particle":"","parse-names":false,"suffix":""}],"container-title":"International Journal of Computer Applications","id":"ITEM-1","issue":"14","issued":{"date-parts":[["2012"]]},"number-of-pages":"975-888","title":"Classification of Cardiotocogram Data using Neural Network based Machine Learning Technique","type":"report","volume":"47"},"uris":["http://www.mendeley.com/documents/?uuid=b88457c6-c51e-3f0b-b75e-f20018a588f6"]}],"mendeley":{"formattedCitation":"[27]","plainTextFormattedCitation":"[27]","previouslyFormattedCitation":"[98]"},"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7]</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2</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ANN</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60.00%</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Warrick</w:t>
            </w:r>
            <w:proofErr w:type="spellEnd"/>
            <w:r w:rsidRPr="00824C04">
              <w:rPr>
                <w:rFonts w:ascii="Times New Roman" w:hAnsi="Times New Roman" w:cs="Times New Roman"/>
                <w:sz w:val="18"/>
                <w:szCs w:val="18"/>
              </w:rPr>
              <w:t xml:space="preserve"> P.A.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016/j.infsof.2014.05.002","ISBN":"0738-4602","ISSN":"0738-4602","abstract":"Labor monitoring is crucial in modern health care, as it can be used to detect (and help avoid) significant problems with the fetus. In this article we focus on detecting hypoxia (or oxygen deprivation), a very serious condition that can arise from different pathologies and can lead to lifelong disability and death. We present a novel approach to hypoxia detection based on recordings of the uterine pressure and fetal heart rate, which are obtained using standard labor monitoring devices. The key idea is to learn models of the fetal response to signals from its environment. Then, we use the parameters of these models as attributes in a binary classification problem. A running count of pathological classifications over several time periods is taken to provide the current label for the fetus. We use a unique database of real clinical recordings, both from normal and pathological cases. Our approach classifies correctly more than half the pathological cases, 1.5. hours before delivery. These are cases that were missed by clinicians; early detection of this type would have allowed the physician to perform a Cesarean section, possibly avoiding the negative outcome.","author":[{"dropping-particle":"","family":"Warrick","given":"Philip A.","non-dropping-particle":"","parse-names":false,"suffix":""},{"dropping-particle":"","family":"Hamilton","given":"Emily F.","non-dropping-particle":"","parse-names":false,"suffix":""},{"dropping-particle":"","family":"Kearney","given":"Robert E.","non-dropping-particle":"","parse-names":false,"suffix":""},{"dropping-particle":"","family":"Precup","given":"Doina","non-dropping-particle":"","parse-names":false,"suffix":""}],"container-title":"Twenty-Second Innovative Applications of Artificial Intelligence Conference","id":"ITEM-1","issued":{"date-parts":[["2012"]]},"page":"1865-1870","title":"A Machine Learning Approach to the Detection of Fetal Hypoxia during Labor and Delivery","type":"article-journal"},"uris":["http://www.mendeley.com/documents/?uuid=eefc4793-f517-42c4-b7e1-2fff6daeffc1"]}],"mendeley":{"formattedCitation":"[28]","plainTextFormattedCitation":"[28]","previouslyFormattedCitation":"[99]"},"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8]</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2</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64 patient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VM</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2.50%</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Mei-Ling H.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4236/jbise.2012.59065","abstract":"Fetal distress is one of the main factors to cesarean section in obstetrics and gynecology. If the fetus lack of oxygen in uterus, threat to the fetal health and fetal death could happen. Cardiotocography (CTG) is the most widely used technique to monitor the fetal health and fetal heart rate (FHR) is an important index to identify occurs of fetal distress. This study is to propose discriminant analysis (DA), decision tree (DT), and artificial neural network (ANN) to evaluate fetal distress. The results show that the accuracies of DA, DT and ANN are 82.1%, 86.36% and 97.78%, respectively.","author":[{"dropping-particle":"","family":"Huang","given":"Mei-Ling","non-dropping-particle":"","parse-names":false,"suffix":""},{"dropping-particle":"","family":"Hsu","given":"Yung-Yan","non-dropping-particle":"","parse-names":false,"suffix":""}],"container-title":"J. Biomedical Science and Engineering","id":"ITEM-1","issued":{"date-parts":[["2012"]]},"page":"526-533","title":"Fetal distress prediction using discriminant analysis, decision tree, and artificial neural network","type":"article-journal","volume":"5"},"uris":["http://www.mendeley.com/documents/?uuid=0b1baa71-1a98-355e-9f71-58cb5ce7d1d2"]}],"mendeley":{"formattedCitation":"[29]","plainTextFormattedCitation":"[29]","previouslyFormattedCitation":"[100]"},"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29]</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2</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SisPorto</w:t>
            </w:r>
            <w:proofErr w:type="spellEnd"/>
            <w:r w:rsidRPr="00824C04">
              <w:rPr>
                <w:rFonts w:ascii="Times New Roman" w:hAnsi="Times New Roman" w:cs="Times New Roman"/>
                <w:sz w:val="18"/>
                <w:szCs w:val="18"/>
              </w:rPr>
              <w:t>: 2126 sample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DA; DT; ANN</w:t>
            </w:r>
          </w:p>
        </w:tc>
        <w:tc>
          <w:tcPr>
            <w:tcW w:w="1134"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7.78%</w:t>
            </w:r>
          </w:p>
        </w:tc>
        <w:tc>
          <w:tcPr>
            <w:tcW w:w="954" w:type="dxa"/>
            <w:vAlign w:val="center"/>
          </w:tcPr>
          <w:p w:rsidR="00564B34" w:rsidRPr="00824C04" w:rsidRDefault="00564B34" w:rsidP="00824C04">
            <w:pPr>
              <w:tabs>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vAlign w:val="center"/>
          </w:tcPr>
          <w:p w:rsidR="00564B34" w:rsidRPr="00824C04" w:rsidRDefault="00564B34" w:rsidP="00D01708">
            <w:pPr>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r>
      <w:tr w:rsidR="00824C04" w:rsidRPr="00824C04">
        <w:tc>
          <w:tcPr>
            <w:tcW w:w="1917"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 xml:space="preserve">Krupa N.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86/1475-925X-10-6","ISSN":"1475-925X","abstract":"Cardiotocography (CTG) is the most widely used tool for fetal surveillance. The visual analysis of fetal heart rate (FHR) traces largely depends on the expertise and experience of the clinician involved. Several approaches have been proposed for the effective interpretation of FHR. In this paper, a new approach for FHR feature extraction based on empirical mode decomposition (EMD) is proposed, which was used along with support vector machine (SVM) for the classification of FHR recordings as 'normal' or 'at risk'. The FHR were recorded from 15 subjects at a sampling rate of 4 Hz and a dataset consisting of 90 randomly selected records of 20 minutes duration was formed from these. All records were labelled as 'normal' or 'at risk' by two experienced obstetricians. A training set was formed by 60 records, the remaining 30 left as the testing set. The standard deviations of the EMD components are input as features to a support vector machine (SVM) to classify FHR samples. For the training set, a five-fold cross validation test resulted in an accuracy of 86% whereas the overall geometric mean of sensitivity and specificity was 94.8%. The Kappa value for the training set was .923. Application of the proposed method to the testing set (30 records) resulted in a geometric mean of 81.5%. The Kappa value for the testing set was .684. Based on the overall performance of the system it can be stated that the proposed methodology is a promising new approach for the feature extraction and classification of FHR signals.","author":[{"dropping-particle":"","family":"Krupa","given":"Niranjana","non-dropping-particle":"","parse-names":false,"suffix":""},{"dropping-particle":"","family":"MA","given":"Mohd","non-dropping-particle":"","parse-names":false,"suffix":""},{"dropping-particle":"","family":"Zahedi","given":"Edmond","non-dropping-particle":"","parse-names":false,"suffix":""},{"dropping-particle":"","family":"Ahmed","given":"Shuhaila","non-dropping-particle":"","parse-names":false,"suffix":""},{"dropping-particle":"","family":"Hassan","given":"Fauziah M","non-dropping-particle":"","parse-names":false,"suffix":""}],"container-title":"BioMedical Engineering OnLine","id":"ITEM-1","issue":"1","issued":{"date-parts":[["2011","1","19"]]},"page":"6","publisher":"BioMed Central","title":"Antepartum fetal heart rate feature extraction and classification using empirical mode decomposition and support vector machine","type":"article-journal","volume":"10"},"uris":["http://www.mendeley.com/documents/?uuid=c1e06e4d-2f50-352d-81b7-503ffd2143f3"]}],"mendeley":{"formattedCitation":"[30]","plainTextFormattedCitation":"[30]","previouslyFormattedCitation":"[36]"},"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30]</w:t>
            </w:r>
            <w:r w:rsidR="00D00D33" w:rsidRPr="00824C04">
              <w:rPr>
                <w:rFonts w:ascii="Times New Roman" w:hAnsi="Times New Roman" w:cs="Times New Roman"/>
                <w:sz w:val="18"/>
                <w:szCs w:val="18"/>
              </w:rPr>
              <w:fldChar w:fldCharType="end"/>
            </w:r>
          </w:p>
        </w:tc>
        <w:tc>
          <w:tcPr>
            <w:tcW w:w="596"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1</w:t>
            </w:r>
          </w:p>
        </w:tc>
        <w:tc>
          <w:tcPr>
            <w:tcW w:w="2239"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90 samples from 15 subjects</w:t>
            </w:r>
          </w:p>
        </w:tc>
        <w:tc>
          <w:tcPr>
            <w:tcW w:w="1881" w:type="dxa"/>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VM</w:t>
            </w:r>
          </w:p>
        </w:tc>
        <w:tc>
          <w:tcPr>
            <w:tcW w:w="1134" w:type="dxa"/>
            <w:vAlign w:val="center"/>
          </w:tcPr>
          <w:p w:rsidR="00564B34" w:rsidRPr="00824C04" w:rsidRDefault="00564B34" w:rsidP="00D01708">
            <w:pPr>
              <w:tabs>
                <w:tab w:val="left" w:pos="535"/>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86.00%</w:t>
            </w:r>
          </w:p>
        </w:tc>
        <w:tc>
          <w:tcPr>
            <w:tcW w:w="954" w:type="dxa"/>
            <w:vAlign w:val="center"/>
          </w:tcPr>
          <w:p w:rsidR="00564B34" w:rsidRPr="00824C04" w:rsidRDefault="00564B34" w:rsidP="00824C04">
            <w:pPr>
              <w:tabs>
                <w:tab w:val="left" w:pos="535"/>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4.80%</w:t>
            </w:r>
          </w:p>
        </w:tc>
        <w:tc>
          <w:tcPr>
            <w:tcW w:w="930" w:type="dxa"/>
            <w:vAlign w:val="center"/>
          </w:tcPr>
          <w:p w:rsidR="00564B34" w:rsidRPr="00824C04" w:rsidRDefault="00564B34" w:rsidP="00D01708">
            <w:pPr>
              <w:tabs>
                <w:tab w:val="left" w:pos="535"/>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4.80%</w:t>
            </w:r>
          </w:p>
        </w:tc>
      </w:tr>
      <w:tr w:rsidR="00824C04" w:rsidRPr="00824C04">
        <w:tc>
          <w:tcPr>
            <w:tcW w:w="1917" w:type="dxa"/>
            <w:tcBorders>
              <w:bottom w:val="single" w:sz="12" w:space="0" w:color="auto"/>
            </w:tcBorders>
            <w:vAlign w:val="center"/>
          </w:tcPr>
          <w:p w:rsidR="00564B34" w:rsidRPr="00824C04" w:rsidRDefault="00564B34" w:rsidP="00564B34">
            <w:pPr>
              <w:spacing w:line="360" w:lineRule="auto"/>
              <w:rPr>
                <w:rFonts w:ascii="Times New Roman" w:hAnsi="Times New Roman" w:cs="Times New Roman"/>
                <w:sz w:val="18"/>
                <w:szCs w:val="18"/>
              </w:rPr>
            </w:pPr>
            <w:proofErr w:type="spellStart"/>
            <w:r w:rsidRPr="00824C04">
              <w:rPr>
                <w:rFonts w:ascii="Times New Roman" w:hAnsi="Times New Roman" w:cs="Times New Roman"/>
                <w:sz w:val="18"/>
                <w:szCs w:val="18"/>
              </w:rPr>
              <w:t>Warrick</w:t>
            </w:r>
            <w:proofErr w:type="spellEnd"/>
            <w:r w:rsidRPr="00824C04">
              <w:rPr>
                <w:rFonts w:ascii="Times New Roman" w:hAnsi="Times New Roman" w:cs="Times New Roman"/>
                <w:sz w:val="18"/>
                <w:szCs w:val="18"/>
              </w:rPr>
              <w:t xml:space="preserve"> P.A. et al. </w:t>
            </w:r>
            <w:r w:rsidR="00D00D33" w:rsidRPr="00824C04">
              <w:rPr>
                <w:rFonts w:ascii="Times New Roman" w:hAnsi="Times New Roman" w:cs="Times New Roman"/>
                <w:sz w:val="18"/>
                <w:szCs w:val="18"/>
              </w:rPr>
              <w:fldChar w:fldCharType="begin" w:fldLock="1"/>
            </w:r>
            <w:r w:rsidRPr="00824C04">
              <w:rPr>
                <w:rFonts w:ascii="Times New Roman" w:hAnsi="Times New Roman" w:cs="Times New Roman"/>
                <w:sz w:val="18"/>
                <w:szCs w:val="18"/>
              </w:rPr>
              <w:instrText>ADDIN CSL_CITATION {"citationItems":[{"id":"ITEM-1","itemData":{"DOI":"10.1109/TBME.2009.2035818","ISSN":"0018-9294","author":[{"dropping-particle":"","family":"Warrick","given":"P.A.","non-dropping-particle":"","parse-names":false,"suffix":""},{"dropping-particle":"","family":"Hamilton","given":"E.F.","non-dropping-particle":"","parse-names":false,"suffix":""},{"dropping-particle":"","family":"Precup","given":"D.","non-dropping-particle":"","parse-names":false,"suffix":""},{"dropping-particle":"","family":"Kearney","given":"R.E.","non-dropping-particle":"","parse-names":false,"suffix":""}],"container-title":"IEEE Transactions on Biomedical Engineering","id":"ITEM-1","issue":"4","issued":{"date-parts":[["2010","4"]]},"page":"771-779","title":"Classification of Normal and Hypoxic Fetuses From Systems Modeling of Intrapartum Cardiotocography","type":"article-journal","volume":"57"},"uris":["http://www.mendeley.com/documents/?uuid=4390dd8b-0fff-35b8-82a4-75765e222f42"]}],"mendeley":{"formattedCitation":"[31]","plainTextFormattedCitation":"[31]","previouslyFormattedCitation":"[101]"},"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Pr="00824C04">
              <w:rPr>
                <w:rFonts w:ascii="Times New Roman" w:hAnsi="Times New Roman" w:cs="Times New Roman"/>
                <w:noProof/>
                <w:sz w:val="18"/>
                <w:szCs w:val="18"/>
              </w:rPr>
              <w:t>[31]</w:t>
            </w:r>
            <w:r w:rsidR="00D00D33" w:rsidRPr="00824C04">
              <w:rPr>
                <w:rFonts w:ascii="Times New Roman" w:hAnsi="Times New Roman" w:cs="Times New Roman"/>
                <w:sz w:val="18"/>
                <w:szCs w:val="18"/>
              </w:rPr>
              <w:fldChar w:fldCharType="end"/>
            </w:r>
          </w:p>
        </w:tc>
        <w:tc>
          <w:tcPr>
            <w:tcW w:w="596" w:type="dxa"/>
            <w:tcBorders>
              <w:bottom w:val="single" w:sz="12" w:space="0" w:color="auto"/>
            </w:tcBorders>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2010</w:t>
            </w:r>
          </w:p>
        </w:tc>
        <w:tc>
          <w:tcPr>
            <w:tcW w:w="2239" w:type="dxa"/>
            <w:tcBorders>
              <w:bottom w:val="single" w:sz="12" w:space="0" w:color="auto"/>
            </w:tcBorders>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1315 samples</w:t>
            </w:r>
          </w:p>
        </w:tc>
        <w:tc>
          <w:tcPr>
            <w:tcW w:w="1881" w:type="dxa"/>
            <w:tcBorders>
              <w:bottom w:val="single" w:sz="12" w:space="0" w:color="auto"/>
            </w:tcBorders>
            <w:vAlign w:val="center"/>
          </w:tcPr>
          <w:p w:rsidR="00564B34" w:rsidRPr="00824C04" w:rsidRDefault="00564B34" w:rsidP="00564B34">
            <w:pPr>
              <w:spacing w:line="360" w:lineRule="auto"/>
              <w:rPr>
                <w:rFonts w:ascii="Times New Roman" w:hAnsi="Times New Roman" w:cs="Times New Roman"/>
                <w:sz w:val="18"/>
                <w:szCs w:val="18"/>
              </w:rPr>
            </w:pPr>
            <w:r w:rsidRPr="00824C04">
              <w:rPr>
                <w:rFonts w:ascii="Times New Roman" w:hAnsi="Times New Roman" w:cs="Times New Roman"/>
                <w:sz w:val="18"/>
                <w:szCs w:val="18"/>
              </w:rPr>
              <w:t>SVM</w:t>
            </w:r>
          </w:p>
        </w:tc>
        <w:tc>
          <w:tcPr>
            <w:tcW w:w="1134" w:type="dxa"/>
            <w:tcBorders>
              <w:bottom w:val="single" w:sz="12" w:space="0" w:color="auto"/>
            </w:tcBorders>
            <w:vAlign w:val="center"/>
          </w:tcPr>
          <w:p w:rsidR="00564B34" w:rsidRPr="00824C04" w:rsidRDefault="00564B34" w:rsidP="00D01708">
            <w:pPr>
              <w:tabs>
                <w:tab w:val="left" w:pos="535"/>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54" w:type="dxa"/>
            <w:tcBorders>
              <w:bottom w:val="single" w:sz="12" w:space="0" w:color="auto"/>
            </w:tcBorders>
            <w:vAlign w:val="center"/>
          </w:tcPr>
          <w:p w:rsidR="00564B34" w:rsidRPr="00824C04" w:rsidRDefault="00564B34" w:rsidP="00824C04">
            <w:pPr>
              <w:tabs>
                <w:tab w:val="left" w:pos="535"/>
                <w:tab w:val="left" w:pos="800"/>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w:t>
            </w:r>
          </w:p>
        </w:tc>
        <w:tc>
          <w:tcPr>
            <w:tcW w:w="930" w:type="dxa"/>
            <w:tcBorders>
              <w:bottom w:val="single" w:sz="12" w:space="0" w:color="auto"/>
            </w:tcBorders>
            <w:vAlign w:val="center"/>
          </w:tcPr>
          <w:p w:rsidR="00564B34" w:rsidRPr="00824C04" w:rsidRDefault="00564B34" w:rsidP="00D01708">
            <w:pPr>
              <w:tabs>
                <w:tab w:val="left" w:pos="535"/>
              </w:tabs>
              <w:spacing w:line="360" w:lineRule="auto"/>
              <w:jc w:val="center"/>
              <w:rPr>
                <w:rFonts w:ascii="Times New Roman" w:hAnsi="Times New Roman" w:cs="Times New Roman"/>
                <w:sz w:val="18"/>
                <w:szCs w:val="18"/>
              </w:rPr>
            </w:pPr>
            <w:r w:rsidRPr="00824C04">
              <w:rPr>
                <w:rFonts w:ascii="Times New Roman" w:hAnsi="Times New Roman" w:cs="Times New Roman"/>
                <w:sz w:val="18"/>
                <w:szCs w:val="18"/>
              </w:rPr>
              <w:t>92.5%</w:t>
            </w:r>
          </w:p>
        </w:tc>
      </w:tr>
    </w:tbl>
    <w:p w:rsidR="006A79A7" w:rsidRPr="00824C04" w:rsidRDefault="006A79A7" w:rsidP="006A79A7">
      <w:pPr>
        <w:spacing w:line="360" w:lineRule="auto"/>
        <w:jc w:val="both"/>
        <w:rPr>
          <w:rFonts w:ascii="Times New Roman" w:hAnsi="Times New Roman" w:cs="Times New Roman"/>
          <w:sz w:val="18"/>
          <w:szCs w:val="18"/>
        </w:rPr>
      </w:pPr>
      <w:r w:rsidRPr="00824C04">
        <w:rPr>
          <w:rFonts w:ascii="Times New Roman" w:hAnsi="Times New Roman" w:cs="Times New Roman"/>
          <w:sz w:val="18"/>
          <w:szCs w:val="18"/>
          <w:vertAlign w:val="superscript"/>
        </w:rPr>
        <w:t>1</w:t>
      </w:r>
      <w:r w:rsidRPr="00824C04">
        <w:rPr>
          <w:rFonts w:ascii="Times New Roman" w:hAnsi="Times New Roman" w:cs="Times New Roman"/>
          <w:sz w:val="18"/>
          <w:szCs w:val="18"/>
        </w:rPr>
        <w:t xml:space="preserve">Open CTG database of 552 recordings from the University Hospital in Brno, Czech Republic </w:t>
      </w:r>
      <w:r w:rsidR="00D00D33" w:rsidRPr="00824C04">
        <w:rPr>
          <w:rFonts w:ascii="Times New Roman" w:hAnsi="Times New Roman" w:cs="Times New Roman"/>
          <w:sz w:val="18"/>
          <w:szCs w:val="18"/>
        </w:rPr>
        <w:fldChar w:fldCharType="begin" w:fldLock="1"/>
      </w:r>
      <w:r w:rsidR="00564B34" w:rsidRPr="00824C04">
        <w:rPr>
          <w:rFonts w:ascii="Times New Roman" w:hAnsi="Times New Roman" w:cs="Times New Roman"/>
          <w:sz w:val="18"/>
          <w:szCs w:val="18"/>
        </w:rPr>
        <w:instrText>ADDIN CSL_CITATION {"citationItems":[{"id":"ITEM-1","itemData":{"abstract":"Background: Cardiotocography (CTG) is a monitoring of fetal heart rate and uterine contractions. Since 1960 it is routinely used by obstetricians to assess fetal well-being. Many attempts to introduce methods of automatic signal processing and evaluation have appeared during the last 20 years, however still no significant progress similar to that in the domain of adult heart rate variability, where open access databases are available (e.g. MIT-BIH), is visible. Based on a thorough review of the relevant publications, presented in this paper, the shortcomings of the current state are obvious. A lack of common ground for clinicians and technicians in the field hinders clinically usable progress. Our open access database of digital intrapartum cardiotocographic recordings aims to change that. Description: The intrapartum CTG database consists in total of 552 intrapartum recordings, which were acquired between April 2010 and August 2012 at the obstetrics ward of the University Hospital in Brno, Czech Republic. All recordings were stored in electronic form in the OB TraceVue®system. The recordings were selected from 9164 intrapartum recordings with clinical as well as technical considerations in mind. All recordings are at most 90 minutes long and start a maximum of 90 minutes before delivery. The time relation of CTG to delivery is known as well as the length of the second stage of labor which does not exceed 30 minutes. The majority of recordings (all but 46 cesarean sections) is-on purpose-from vaginal deliveries. All recordings have available biochemical markers as well as some more general clinical features. Full description of the database and reasoning behind selection of the parameters is presented in the paper. Conclusion: A new open-access CTG database is introduced which should give the research community common ground for comparison of results on reasonably large database. We anticipate that after reading the paper, the reader will understand the context of the field from clinical and technical perspectives which will enable him/her to use the database and also understand its limitations.","author":[{"dropping-particle":"","family":"Chudáček","given":"Václav","non-dropping-particle":"","parse-names":false,"suffix":""},{"dropping-particle":"","family":"Spilka","given":"Jiří","non-dropping-particle":"","parse-names":false,"suffix":""},{"dropping-particle":"","family":"Burša","given":"Miroslav","non-dropping-particle":"","parse-names":false,"suffix":""},{"dropping-particle":"","family":"Janků","given":"Petr","non-dropping-particle":"","parse-names":false,"suffix":""},{"dropping-particle":"","family":"Hruban","given":"Lukáš","non-dropping-particle":"","parse-names":false,"suffix":""},{"dropping-particle":"","family":"Huptych","given":"Michal","non-dropping-particle":"","parse-names":false,"suffix":""},{"dropping-particle":"","family":"Lhotská","given":"Lenka","non-dropping-particle":"","parse-names":false,"suffix":""}],"container-title":"BMC Pregnancy and Childbirth","id":"ITEM-1","issued":{"date-parts":[["2014"]]},"number-of-pages":"16","title":"Open access intrapartum CTG database","type":"report","volume":"14"},"uris":["http://www.mendeley.com/documents/?uuid=22482bfd-ac42-3659-8f92-5cc0bed3b932"]}],"mendeley":{"formattedCitation":"[32]","plainTextFormattedCitation":"[32]","previouslyFormattedCitation":"[46]"},"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00564B34" w:rsidRPr="00824C04">
        <w:rPr>
          <w:rFonts w:ascii="Times New Roman" w:hAnsi="Times New Roman" w:cs="Times New Roman"/>
          <w:noProof/>
          <w:sz w:val="18"/>
          <w:szCs w:val="18"/>
        </w:rPr>
        <w:t>[32]</w:t>
      </w:r>
      <w:r w:rsidR="00D00D33" w:rsidRPr="00824C04">
        <w:rPr>
          <w:rFonts w:ascii="Times New Roman" w:hAnsi="Times New Roman" w:cs="Times New Roman"/>
          <w:sz w:val="18"/>
          <w:szCs w:val="18"/>
        </w:rPr>
        <w:fldChar w:fldCharType="end"/>
      </w:r>
      <w:r w:rsidRPr="00824C04">
        <w:rPr>
          <w:rFonts w:ascii="Times New Roman" w:hAnsi="Times New Roman" w:cs="Times New Roman"/>
          <w:sz w:val="18"/>
          <w:szCs w:val="18"/>
        </w:rPr>
        <w:t>.</w:t>
      </w:r>
    </w:p>
    <w:p w:rsidR="006A79A7" w:rsidRPr="00824C04" w:rsidRDefault="006A79A7" w:rsidP="006A79A7">
      <w:pPr>
        <w:spacing w:line="360" w:lineRule="auto"/>
        <w:jc w:val="both"/>
        <w:rPr>
          <w:rFonts w:ascii="Times New Roman" w:hAnsi="Times New Roman" w:cs="Times New Roman"/>
          <w:sz w:val="18"/>
          <w:szCs w:val="18"/>
        </w:rPr>
      </w:pPr>
      <w:r w:rsidRPr="00824C04">
        <w:rPr>
          <w:rFonts w:ascii="Times New Roman" w:hAnsi="Times New Roman" w:cs="Times New Roman"/>
          <w:sz w:val="18"/>
          <w:szCs w:val="18"/>
          <w:vertAlign w:val="superscript"/>
        </w:rPr>
        <w:t>2</w:t>
      </w:r>
      <w:r w:rsidRPr="00824C04">
        <w:rPr>
          <w:rFonts w:ascii="Times New Roman" w:hAnsi="Times New Roman" w:cs="Times New Roman"/>
          <w:sz w:val="18"/>
          <w:szCs w:val="18"/>
        </w:rPr>
        <w:t xml:space="preserve">Open CTG database of 2126 recordings from the University of Porto, Portugal </w:t>
      </w:r>
      <w:r w:rsidR="00D00D33" w:rsidRPr="00824C04">
        <w:rPr>
          <w:rFonts w:ascii="Times New Roman" w:hAnsi="Times New Roman" w:cs="Times New Roman"/>
          <w:sz w:val="18"/>
          <w:szCs w:val="18"/>
        </w:rPr>
        <w:fldChar w:fldCharType="begin" w:fldLock="1"/>
      </w:r>
      <w:r w:rsidR="00564B34" w:rsidRPr="00824C04">
        <w:rPr>
          <w:rFonts w:ascii="Times New Roman" w:hAnsi="Times New Roman" w:cs="Times New Roman"/>
          <w:sz w:val="18"/>
          <w:szCs w:val="18"/>
        </w:rPr>
        <w:instrText>ADDIN CSL_CITATION {"citationItems":[{"id":"ITEM-1","itemData":{"DOI":"10.1515/JPM.2008.030","ISSN":"16193997","PMID":"18576938","abstract":"Visual analysis of cardiotocograms is poorly reproducible and is currently recognized as the main weakness of the STAN methodology. The Omniview-SisPorto 3.5 program is the most recent version of a central monitoring system that provides visual and sound alerts, based on computer analysis of cardiotocographic and ST event features. This paper describes the program's main characteristics and provides an overview of the system's online alerts. Omniview-SisPorto 3.5 is the first central monitoring system to incorporate computerized analysis of cardiotocographic and ST event features, providing health professionals with online alerts for minor and major changes in monitored signals. The system is currently undergoing extensive clinical evaluation.","author":[{"dropping-particle":"","family":"Ayres-de-Campos","given":"Diogo","non-dropping-particle":"","parse-names":false,"suffix":""},{"dropping-particle":"","family":"Sousa","given":"Paulo","non-dropping-particle":"","parse-names":false,"suffix":""},{"dropping-particle":"","family":"Costa","given":"Antonia","non-dropping-particle":"","parse-names":false,"suffix":""},{"dropping-particle":"","family":"Bernardes","given":"Joao","non-dropping-particle":"","parse-names":false,"suffix":""}],"container-title":"Journal of Perinatal Medicine","id":"ITEM-1","issue":"3","issued":{"date-parts":[["2008","1","1"]]},"page":"260-4","title":"Omniview-SisPorto® 3.5 – a central fetal monitoring station with online alerts based on computerized cardiotocogram+ST event analysis","type":"article-journal","volume":"36"},"uris":["http://www.mendeley.com/documents/?uuid=2567d80f-b6c9-3df1-a6a5-9d31b4be66ba"]}],"mendeley":{"formattedCitation":"[33]","plainTextFormattedCitation":"[33]","previouslyFormattedCitation":"[47]"},"properties":{"noteIndex":0},"schema":"https://github.com/citation-style-language/schema/raw/master/csl-citation.json"}</w:instrText>
      </w:r>
      <w:r w:rsidR="00D00D33" w:rsidRPr="00824C04">
        <w:rPr>
          <w:rFonts w:ascii="Times New Roman" w:hAnsi="Times New Roman" w:cs="Times New Roman"/>
          <w:sz w:val="18"/>
          <w:szCs w:val="18"/>
        </w:rPr>
        <w:fldChar w:fldCharType="separate"/>
      </w:r>
      <w:r w:rsidR="00564B34" w:rsidRPr="00824C04">
        <w:rPr>
          <w:rFonts w:ascii="Times New Roman" w:hAnsi="Times New Roman" w:cs="Times New Roman"/>
          <w:noProof/>
          <w:sz w:val="18"/>
          <w:szCs w:val="18"/>
        </w:rPr>
        <w:t>[33]</w:t>
      </w:r>
      <w:r w:rsidR="00D00D33" w:rsidRPr="00824C04">
        <w:rPr>
          <w:rFonts w:ascii="Times New Roman" w:hAnsi="Times New Roman" w:cs="Times New Roman"/>
          <w:sz w:val="18"/>
          <w:szCs w:val="18"/>
        </w:rPr>
        <w:fldChar w:fldCharType="end"/>
      </w:r>
      <w:r w:rsidRPr="00824C04">
        <w:rPr>
          <w:rFonts w:ascii="Times New Roman" w:hAnsi="Times New Roman" w:cs="Times New Roman"/>
          <w:bCs/>
          <w:sz w:val="18"/>
          <w:szCs w:val="18"/>
        </w:rPr>
        <w:t>.</w:t>
      </w:r>
    </w:p>
    <w:p w:rsidR="00620AA0" w:rsidRPr="00824C04" w:rsidRDefault="006A79A7" w:rsidP="006A79A7">
      <w:pPr>
        <w:spacing w:line="360" w:lineRule="auto"/>
        <w:jc w:val="both"/>
        <w:rPr>
          <w:rFonts w:ascii="Times New Roman" w:hAnsi="Times New Roman" w:cs="Times New Roman"/>
          <w:sz w:val="18"/>
          <w:szCs w:val="18"/>
        </w:rPr>
      </w:pPr>
      <w:r w:rsidRPr="00824C04">
        <w:rPr>
          <w:rFonts w:ascii="Times New Roman" w:hAnsi="Times New Roman" w:cs="Times New Roman"/>
          <w:b/>
          <w:bCs/>
          <w:sz w:val="18"/>
          <w:szCs w:val="18"/>
        </w:rPr>
        <w:t>Machine learning (ML) methods</w:t>
      </w:r>
      <w:r w:rsidRPr="00824C04">
        <w:rPr>
          <w:rFonts w:ascii="Times New Roman" w:hAnsi="Times New Roman" w:cs="Times New Roman"/>
          <w:sz w:val="18"/>
          <w:szCs w:val="18"/>
        </w:rPr>
        <w:t xml:space="preserve">: </w:t>
      </w:r>
      <w:proofErr w:type="spellStart"/>
      <w:r w:rsidRPr="00824C04">
        <w:rPr>
          <w:rFonts w:ascii="Times New Roman" w:hAnsi="Times New Roman" w:cs="Times New Roman"/>
          <w:sz w:val="18"/>
          <w:szCs w:val="18"/>
        </w:rPr>
        <w:t>Adaboost</w:t>
      </w:r>
      <w:proofErr w:type="spellEnd"/>
      <w:r w:rsidRPr="00824C04">
        <w:rPr>
          <w:rFonts w:ascii="Times New Roman" w:hAnsi="Times New Roman" w:cs="Times New Roman"/>
          <w:sz w:val="18"/>
          <w:szCs w:val="18"/>
        </w:rPr>
        <w:t xml:space="preserve"> = Adaptive boosting; ANFIS = Adaptive neuro fuzzy inference system; ANN = artificial neural network; CART = Classification and Regression Trees; CNN = Convolutional neural network; DA = discriminant analysis; DSSAE = Deep stacked sparse autoencoders; DT = decision trees; ELM = extreme learning machine; FLMA = Fishers Linear Discriminant Analysis; GA = Genetic algorithm; GBM = Gradient Boosting model; GLM= Generalized Linea Model; GLMNET = Generalized Linear Model Lasso and Elastic-Net Regularized; KNN = K-nearest neighbours; LR = logistic regression; MLA = multilayer architecture; MLP = multi-layered perceptron; RBFN = radial basis function network; RF = Random Forest; SVM = Support Vector Machine; TC: Tree classifiers.</w:t>
      </w:r>
    </w:p>
    <w:p w:rsidR="00564B34" w:rsidRPr="00824C04" w:rsidRDefault="00564B34">
      <w:pPr>
        <w:rPr>
          <w:rFonts w:ascii="Times New Roman" w:hAnsi="Times New Roman" w:cs="Times New Roman"/>
          <w:sz w:val="18"/>
          <w:szCs w:val="18"/>
        </w:rPr>
      </w:pPr>
      <w:r w:rsidRPr="00824C04">
        <w:rPr>
          <w:rFonts w:ascii="Times New Roman" w:hAnsi="Times New Roman" w:cs="Times New Roman"/>
          <w:sz w:val="18"/>
          <w:szCs w:val="18"/>
        </w:rPr>
        <w:br w:type="page"/>
      </w:r>
    </w:p>
    <w:p w:rsidR="00564B34" w:rsidRPr="00875472" w:rsidRDefault="00564B34" w:rsidP="006A79A7">
      <w:pPr>
        <w:spacing w:line="360" w:lineRule="auto"/>
        <w:jc w:val="both"/>
        <w:rPr>
          <w:rFonts w:ascii="Times New Roman" w:hAnsi="Times New Roman" w:cs="Times New Roman"/>
          <w:b/>
          <w:bCs/>
          <w:sz w:val="22"/>
          <w:szCs w:val="22"/>
        </w:rPr>
      </w:pPr>
      <w:r w:rsidRPr="00875472">
        <w:rPr>
          <w:rFonts w:ascii="Times New Roman" w:hAnsi="Times New Roman" w:cs="Times New Roman"/>
          <w:b/>
          <w:bCs/>
          <w:sz w:val="22"/>
          <w:szCs w:val="22"/>
        </w:rPr>
        <w:t>REFERENCES</w:t>
      </w:r>
    </w:p>
    <w:p w:rsidR="00564B34" w:rsidRPr="00875472" w:rsidRDefault="00D00D33"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sz w:val="22"/>
          <w:szCs w:val="22"/>
        </w:rPr>
        <w:fldChar w:fldCharType="begin" w:fldLock="1"/>
      </w:r>
      <w:r w:rsidR="00564B34" w:rsidRPr="00875472">
        <w:rPr>
          <w:rFonts w:ascii="Times New Roman" w:hAnsi="Times New Roman" w:cs="Times New Roman"/>
          <w:sz w:val="22"/>
          <w:szCs w:val="22"/>
        </w:rPr>
        <w:instrText xml:space="preserve">ADDIN Mendeley Bibliography CSL_BIBLIOGRAPHY </w:instrText>
      </w:r>
      <w:r w:rsidRPr="00875472">
        <w:rPr>
          <w:rFonts w:ascii="Times New Roman" w:hAnsi="Times New Roman" w:cs="Times New Roman"/>
          <w:sz w:val="22"/>
          <w:szCs w:val="22"/>
        </w:rPr>
        <w:fldChar w:fldCharType="separate"/>
      </w:r>
      <w:r w:rsidR="00564B34" w:rsidRPr="00875472">
        <w:rPr>
          <w:rFonts w:ascii="Times New Roman" w:hAnsi="Times New Roman" w:cs="Times New Roman"/>
          <w:noProof/>
          <w:sz w:val="22"/>
          <w:szCs w:val="22"/>
        </w:rPr>
        <w:t xml:space="preserve">1 </w:t>
      </w:r>
      <w:r w:rsidR="00564B34" w:rsidRPr="00875472">
        <w:rPr>
          <w:rFonts w:ascii="Times New Roman" w:hAnsi="Times New Roman" w:cs="Times New Roman"/>
          <w:noProof/>
          <w:sz w:val="22"/>
          <w:szCs w:val="22"/>
        </w:rPr>
        <w:tab/>
        <w:t>Cömert Z, Kocamaz AF. Fetal Hypoxia Detection Based on Deep Convolutional Neural Network with Transfer Learning Approach. Software Engineering and Algorithms in Intelligent System. Springer, Cham; 2019; pp 239–48.</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 </w:t>
      </w:r>
      <w:r w:rsidRPr="00875472">
        <w:rPr>
          <w:rFonts w:ascii="Times New Roman" w:hAnsi="Times New Roman" w:cs="Times New Roman"/>
          <w:noProof/>
          <w:sz w:val="22"/>
          <w:szCs w:val="22"/>
        </w:rPr>
        <w:tab/>
        <w:t xml:space="preserve">Iraji MS. Prediction of fetal state from the cardiotocogram recordings using neural network models. Artif Intell Med. 2019 May;96:33–44.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3 </w:t>
      </w:r>
      <w:r w:rsidRPr="00875472">
        <w:rPr>
          <w:rFonts w:ascii="Times New Roman" w:hAnsi="Times New Roman" w:cs="Times New Roman"/>
          <w:noProof/>
          <w:sz w:val="22"/>
          <w:szCs w:val="22"/>
        </w:rPr>
        <w:tab/>
        <w:t>Sontakke SA, Lohokare J, Dani R, Shivagaje P. Classification of Cardiotocography Signals Using Machine Learning. Proceedings of SAI Intelligent Systems Conference. Springer, Cham; 2019; pp 439–50.</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4 </w:t>
      </w:r>
      <w:r w:rsidRPr="00875472">
        <w:rPr>
          <w:rFonts w:ascii="Times New Roman" w:hAnsi="Times New Roman" w:cs="Times New Roman"/>
          <w:noProof/>
          <w:sz w:val="22"/>
          <w:szCs w:val="22"/>
        </w:rPr>
        <w:tab/>
        <w:t xml:space="preserve">Zhao Z, Zhang Y, Comert Z, Deng Y. Computer-Aided Diagnosis System of Fetal Hypoxia Incorporating Recurrence Plot With Convolutional Neural Network. Front Physiol. 2019 Mar;10:255.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5 </w:t>
      </w:r>
      <w:r w:rsidRPr="00875472">
        <w:rPr>
          <w:rFonts w:ascii="Times New Roman" w:hAnsi="Times New Roman" w:cs="Times New Roman"/>
          <w:noProof/>
          <w:sz w:val="22"/>
          <w:szCs w:val="22"/>
        </w:rPr>
        <w:tab/>
        <w:t>Abbas R, Hussain AJ, Al-Jumeily D, Baker T, Khattak A. Classification of Foetal Distress and Hypoxia Using Machine Learning Approaches. International Conference on Intelligent Computing. Springer, Cham; 2018; pp 767–76.</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6 </w:t>
      </w:r>
      <w:r w:rsidRPr="00875472">
        <w:rPr>
          <w:rFonts w:ascii="Times New Roman" w:hAnsi="Times New Roman" w:cs="Times New Roman"/>
          <w:noProof/>
          <w:sz w:val="22"/>
          <w:szCs w:val="22"/>
        </w:rPr>
        <w:tab/>
        <w:t xml:space="preserve">Fergus P, Selvaraj M, Chalmers C. Machine learning ensemble modelling to classify caesarean section and vaginal delivery types using Cardiotocography traces. Comput Biol Med. 2018 Feb;93:7–16.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7 </w:t>
      </w:r>
      <w:r w:rsidRPr="00875472">
        <w:rPr>
          <w:rFonts w:ascii="Times New Roman" w:hAnsi="Times New Roman" w:cs="Times New Roman"/>
          <w:noProof/>
          <w:sz w:val="22"/>
          <w:szCs w:val="22"/>
        </w:rPr>
        <w:tab/>
        <w:t xml:space="preserve">Zhao Z, Zhang Y, Deng Y, Zhao Z, Zhang Y, Deng Y. A Comprehensive Feature Analysis of the Fetal Heart Rate Signal for the Intelligent Assessment of Fetal State. J Clin Med. 2018 Aug;7(8):223.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8 </w:t>
      </w:r>
      <w:r w:rsidRPr="00875472">
        <w:rPr>
          <w:rFonts w:ascii="Times New Roman" w:hAnsi="Times New Roman" w:cs="Times New Roman"/>
          <w:noProof/>
          <w:sz w:val="22"/>
          <w:szCs w:val="22"/>
        </w:rPr>
        <w:tab/>
        <w:t xml:space="preserve">Abry P, Spilka J, Leonarduzzi R, Chudáček V, Pustelnik N, Doret M. Sparse learning for Intrapartum fetal heart rate analysis. Biomed Phys Eng Express. 2018 Apr;4(3):034002.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9 </w:t>
      </w:r>
      <w:r w:rsidRPr="00875472">
        <w:rPr>
          <w:rFonts w:ascii="Times New Roman" w:hAnsi="Times New Roman" w:cs="Times New Roman"/>
          <w:noProof/>
          <w:sz w:val="22"/>
          <w:szCs w:val="22"/>
        </w:rPr>
        <w:tab/>
        <w:t>Petrozziello A, Jordanov I, Aris Papageorghiou T, Christopher Redman WG, Georgieva A. Deep Learning for Continuous Electronic Fetal Monitoring in Labor. 2018 40th Annual International Conference of the IEEE Engineering in Medicine and Biology Society (EMBC). IEEE; 2018; pp 5866–9.</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0 </w:t>
      </w:r>
      <w:r w:rsidRPr="00875472">
        <w:rPr>
          <w:rFonts w:ascii="Times New Roman" w:hAnsi="Times New Roman" w:cs="Times New Roman"/>
          <w:noProof/>
          <w:sz w:val="22"/>
          <w:szCs w:val="22"/>
        </w:rPr>
        <w:tab/>
        <w:t xml:space="preserve">Li J, Huang L, Shen Z, Zhang Y, Fang M, Li B, et al. Automatic Classification of Fetal Heart Rate Based on Convolutional Neural Network. IEEE Internet Things J. 2018;1–1.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1 </w:t>
      </w:r>
      <w:r w:rsidRPr="00875472">
        <w:rPr>
          <w:rFonts w:ascii="Times New Roman" w:hAnsi="Times New Roman" w:cs="Times New Roman"/>
          <w:noProof/>
          <w:sz w:val="22"/>
          <w:szCs w:val="22"/>
        </w:rPr>
        <w:tab/>
        <w:t xml:space="preserve">Cömert Z, Kocamaz AF. Open-access software for analysis of fetal heart rate signals. Biomed Signal Process Control. 2018 Aug;45:98–108.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2 </w:t>
      </w:r>
      <w:r w:rsidRPr="00875472">
        <w:rPr>
          <w:rFonts w:ascii="Times New Roman" w:hAnsi="Times New Roman" w:cs="Times New Roman"/>
          <w:noProof/>
          <w:sz w:val="22"/>
          <w:szCs w:val="22"/>
        </w:rPr>
        <w:tab/>
        <w:t>Cömert Z, Kocamaz AF. Comparison of Machine Learning Techniques for Fetal Heart Rate Classification. 3rd International Conference on Computational and Experimental Science and Engineering. 2017. DOI: 10.12693/APhysPolA.132.451</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lang w:val="es-ES"/>
        </w:rPr>
      </w:pPr>
      <w:r w:rsidRPr="00875472">
        <w:rPr>
          <w:rFonts w:ascii="Times New Roman" w:hAnsi="Times New Roman" w:cs="Times New Roman"/>
          <w:noProof/>
          <w:sz w:val="22"/>
          <w:szCs w:val="22"/>
        </w:rPr>
        <w:t xml:space="preserve">13 </w:t>
      </w:r>
      <w:r w:rsidRPr="00875472">
        <w:rPr>
          <w:rFonts w:ascii="Times New Roman" w:hAnsi="Times New Roman" w:cs="Times New Roman"/>
          <w:noProof/>
          <w:sz w:val="22"/>
          <w:szCs w:val="22"/>
        </w:rPr>
        <w:tab/>
        <w:t xml:space="preserve">Georgoulas G, Karvelis P, Spilka J, Chudáček V, Stylios CD, Lhotská L. Investigating pH based evaluation of fetal heart rate (FHR) recordings. </w:t>
      </w:r>
      <w:r w:rsidRPr="00875472">
        <w:rPr>
          <w:rFonts w:ascii="Times New Roman" w:hAnsi="Times New Roman" w:cs="Times New Roman"/>
          <w:noProof/>
          <w:sz w:val="22"/>
          <w:szCs w:val="22"/>
          <w:lang w:val="es-ES"/>
        </w:rPr>
        <w:t xml:space="preserve">Health Technol (Berl). 2017 Nov;7(2–3):241–54.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lang w:val="es-ES"/>
        </w:rPr>
        <w:t xml:space="preserve">14 </w:t>
      </w:r>
      <w:r w:rsidRPr="00875472">
        <w:rPr>
          <w:rFonts w:ascii="Times New Roman" w:hAnsi="Times New Roman" w:cs="Times New Roman"/>
          <w:noProof/>
          <w:sz w:val="22"/>
          <w:szCs w:val="22"/>
          <w:lang w:val="es-ES"/>
        </w:rPr>
        <w:tab/>
        <w:t xml:space="preserve">Barquero-Pérez Ó, Santiago-Mozos R, Lillo-Castellano JM, García-Viruete B, Goya-Esteban R, Caamaño AJ, et al. </w:t>
      </w:r>
      <w:r w:rsidRPr="00875472">
        <w:rPr>
          <w:rFonts w:ascii="Times New Roman" w:hAnsi="Times New Roman" w:cs="Times New Roman"/>
          <w:noProof/>
          <w:sz w:val="22"/>
          <w:szCs w:val="22"/>
        </w:rPr>
        <w:t xml:space="preserve">Fetal Heart Rate Analysis for Automatic Detection of Perinatal Hypoxia Using Normalized Compression Distance and Machine Learning. Front Physiol. 2017 Feb;8:113.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5 </w:t>
      </w:r>
      <w:r w:rsidRPr="00875472">
        <w:rPr>
          <w:rFonts w:ascii="Times New Roman" w:hAnsi="Times New Roman" w:cs="Times New Roman"/>
          <w:noProof/>
          <w:sz w:val="22"/>
          <w:szCs w:val="22"/>
        </w:rPr>
        <w:tab/>
        <w:t>Cömert Z, Fatih Kocamaz A. Evaluation of Fetal Distress Diagnosis during Delivery Stages based on Linear and Nonlinear Features of Fetal Heart Rate for Neural Network Community. 2016; [cited 2019 Jan 24].Available from: https://pdfs.semanticscholar.org/5e0b/a17a9da5ed9ec2543980dcddf5919941b5ef.pdf</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6 </w:t>
      </w:r>
      <w:r w:rsidRPr="00875472">
        <w:rPr>
          <w:rFonts w:ascii="Times New Roman" w:hAnsi="Times New Roman" w:cs="Times New Roman"/>
          <w:noProof/>
          <w:sz w:val="22"/>
          <w:szCs w:val="22"/>
        </w:rPr>
        <w:tab/>
        <w:t>Cömert Z, Fatih A. A Study Based on Gray Level Co-Occurrence Matrix and Neural Network Community for Determination of Hypoxic Fetuses. International Artificial Intelligence and Data Processing Symposium. 2016; [cited 2019 Jan 24].Available from: https://www.researchgate.net/profile/Zafer_Coemert/publication/308684397_A_Study_Based_on_Gray_Level_Co-Occurrence_Matrix_and_Neural_Network_Community_for_Determination_of_Hypoxic_Fetuses/links/582b0cf108aef19cb80696e1/A-Study-Based-on-Gray-Level-Co-Occur</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7 </w:t>
      </w:r>
      <w:r w:rsidRPr="00875472">
        <w:rPr>
          <w:rFonts w:ascii="Times New Roman" w:hAnsi="Times New Roman" w:cs="Times New Roman"/>
          <w:noProof/>
          <w:sz w:val="22"/>
          <w:szCs w:val="22"/>
        </w:rPr>
        <w:tab/>
        <w:t>Spilka J, Chudáček V, Huptych M, Leonarduzzi R, Abry P, Doret M. Intrapartum Fetal Heart Rate Classification: Cross-Database Evaluation. XIV Mediterranean Conference on Medical and Biological Engineering and Computing. Springer, Cham; 2016; pp 1199–204.</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8 </w:t>
      </w:r>
      <w:r w:rsidRPr="00875472">
        <w:rPr>
          <w:rFonts w:ascii="Times New Roman" w:hAnsi="Times New Roman" w:cs="Times New Roman"/>
          <w:noProof/>
          <w:sz w:val="22"/>
          <w:szCs w:val="22"/>
        </w:rPr>
        <w:tab/>
        <w:t xml:space="preserve">Sahin H, Subasi A. Classification of the cardiotocogram data for anticipation of fetal risks using machine learning techniques. Appl Soft Comput. 2015 Aug;33:231–8.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19 </w:t>
      </w:r>
      <w:r w:rsidRPr="00875472">
        <w:rPr>
          <w:rFonts w:ascii="Times New Roman" w:hAnsi="Times New Roman" w:cs="Times New Roman"/>
          <w:noProof/>
          <w:sz w:val="22"/>
          <w:szCs w:val="22"/>
        </w:rPr>
        <w:tab/>
        <w:t>Chamidah N, Wasito I. Fetal state classification from cardiotocography based on feature extraction using hybrid K-Means and support vector machine. 2015 International Conference on Advanced Computer Science and Information Systems (ICACSIS). IEEE; 2015; pp 37–41.</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0 </w:t>
      </w:r>
      <w:r w:rsidRPr="00875472">
        <w:rPr>
          <w:rFonts w:ascii="Times New Roman" w:hAnsi="Times New Roman" w:cs="Times New Roman"/>
          <w:noProof/>
          <w:sz w:val="22"/>
          <w:szCs w:val="22"/>
        </w:rPr>
        <w:tab/>
        <w:t xml:space="preserve">Idowu IO, Fergus P, Hussain A, Dobbins C, Khalaf M, Eslava RVC, et al. Artificial intelligence for detecting preterm uterine activity in gynacology and obstertric care. Proc - 15th IEEE Int Conf Comput Inf Technol CIT 2015, 14th IEEE Int Conf Ubiquitous Comput Commun IUCC 2015, 13th IEEE Int Conf Dependable, Auton Se. 2015;215–20.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1 </w:t>
      </w:r>
      <w:r w:rsidRPr="00875472">
        <w:rPr>
          <w:rFonts w:ascii="Times New Roman" w:hAnsi="Times New Roman" w:cs="Times New Roman"/>
          <w:noProof/>
          <w:sz w:val="22"/>
          <w:szCs w:val="22"/>
        </w:rPr>
        <w:tab/>
        <w:t>Peterek T, Gajdoš P, Dohnálek P, Krohová J. Human Fetus Health Classification on Cardiotocographic Data Using Random Forests. Advances in Intelligent Systems and Computing (AISC, volume 298). Springer, Cham; 2014; pp 189–98.</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2 </w:t>
      </w:r>
      <w:r w:rsidRPr="00875472">
        <w:rPr>
          <w:rFonts w:ascii="Times New Roman" w:hAnsi="Times New Roman" w:cs="Times New Roman"/>
          <w:noProof/>
          <w:sz w:val="22"/>
          <w:szCs w:val="22"/>
        </w:rPr>
        <w:tab/>
        <w:t xml:space="preserve">Ocak H. A Medical Decision Support System Based on Support Vector Machines and the Genetic Algorithm for the Evaluation of Fetal Well-Being. J Med Syst. 2013 Apr;37(2):9913.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3 </w:t>
      </w:r>
      <w:r w:rsidRPr="00875472">
        <w:rPr>
          <w:rFonts w:ascii="Times New Roman" w:hAnsi="Times New Roman" w:cs="Times New Roman"/>
          <w:noProof/>
          <w:sz w:val="22"/>
          <w:szCs w:val="22"/>
        </w:rPr>
        <w:tab/>
        <w:t xml:space="preserve">Ocak H, Ertunc HM. Prediction of fetal state from the cardiotocogram recordings using adaptive neuro-fuzzy inference systems. Neural Comput Appl. 2013 Nov;23(6):1583–9.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4 </w:t>
      </w:r>
      <w:r w:rsidRPr="00875472">
        <w:rPr>
          <w:rFonts w:ascii="Times New Roman" w:hAnsi="Times New Roman" w:cs="Times New Roman"/>
          <w:noProof/>
          <w:sz w:val="22"/>
          <w:szCs w:val="22"/>
        </w:rPr>
        <w:tab/>
        <w:t xml:space="preserve">Georgieva A, Payne SJ, Moulden M, Redman CWG. Artificial neural networks applied to fetal monitoring in labour. Neural Comput Appl. 2013 Jan;22(1):85–93.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5 </w:t>
      </w:r>
      <w:r w:rsidRPr="00875472">
        <w:rPr>
          <w:rFonts w:ascii="Times New Roman" w:hAnsi="Times New Roman" w:cs="Times New Roman"/>
          <w:noProof/>
          <w:sz w:val="22"/>
          <w:szCs w:val="22"/>
        </w:rPr>
        <w:tab/>
        <w:t xml:space="preserve">Yılmaz E, Kılıkçıer C. Determination of fetal state from cardiotocogram using LS-SVM with particle swarm optimization and binary decision tree. Comput Math Methods Med. 2013 Oct;2013:487179.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6 </w:t>
      </w:r>
      <w:r w:rsidRPr="00875472">
        <w:rPr>
          <w:rFonts w:ascii="Times New Roman" w:hAnsi="Times New Roman" w:cs="Times New Roman"/>
          <w:noProof/>
          <w:sz w:val="22"/>
          <w:szCs w:val="22"/>
        </w:rPr>
        <w:tab/>
        <w:t xml:space="preserve">Czabanski R, Jezewski J, Matonia A, Jezewski M. Computerized analysis of fetal heart rate signals as the predictor of neonatal acidemia. Expert Syst Appl. 2012 Nov;39(15):11846–60.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7 </w:t>
      </w:r>
      <w:r w:rsidRPr="00875472">
        <w:rPr>
          <w:rFonts w:ascii="Times New Roman" w:hAnsi="Times New Roman" w:cs="Times New Roman"/>
          <w:noProof/>
          <w:sz w:val="22"/>
          <w:szCs w:val="22"/>
        </w:rPr>
        <w:tab/>
        <w:t>Sundar C, Chitradevi M, Geetharamani G. Classification of Cardiotocogram Data using Neural Network based Machine Learning Technique. 2012; [cited 2019 Jan 9].Available from: https://pdfs.semanticscholar.org/5af7/3ff4d8297f901d89c8b7b9c42c26c11279fa.pdf</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8 </w:t>
      </w:r>
      <w:r w:rsidRPr="00875472">
        <w:rPr>
          <w:rFonts w:ascii="Times New Roman" w:hAnsi="Times New Roman" w:cs="Times New Roman"/>
          <w:noProof/>
          <w:sz w:val="22"/>
          <w:szCs w:val="22"/>
        </w:rPr>
        <w:tab/>
        <w:t xml:space="preserve">Warrick PA, Hamilton EF, Kearney RE, Precup D. A Machine Learning Approach to the Detection of Fetal Hypoxia during Labor and Delivery. Twenty-Second Innov Appl Artif Intell Conf. 2012;1865–70.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29 </w:t>
      </w:r>
      <w:r w:rsidRPr="00875472">
        <w:rPr>
          <w:rFonts w:ascii="Times New Roman" w:hAnsi="Times New Roman" w:cs="Times New Roman"/>
          <w:noProof/>
          <w:sz w:val="22"/>
          <w:szCs w:val="22"/>
        </w:rPr>
        <w:tab/>
        <w:t xml:space="preserve">Huang M-L, Hsu Y-Y. Fetal distress prediction using discriminant analysis, decision tree, and artificial neural network. J Biomed Sci Eng. 2012;5:526–33.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30 </w:t>
      </w:r>
      <w:r w:rsidRPr="00875472">
        <w:rPr>
          <w:rFonts w:ascii="Times New Roman" w:hAnsi="Times New Roman" w:cs="Times New Roman"/>
          <w:noProof/>
          <w:sz w:val="22"/>
          <w:szCs w:val="22"/>
        </w:rPr>
        <w:tab/>
        <w:t xml:space="preserve">Krupa N, MA M, Zahedi E, Ahmed S, Hassan FM. Antepartum fetal heart rate feature extraction and classification using empirical mode decomposition and support vector machine. Biomed Eng Online. 2011 Jan;10(1):6.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31 </w:t>
      </w:r>
      <w:r w:rsidRPr="00875472">
        <w:rPr>
          <w:rFonts w:ascii="Times New Roman" w:hAnsi="Times New Roman" w:cs="Times New Roman"/>
          <w:noProof/>
          <w:sz w:val="22"/>
          <w:szCs w:val="22"/>
        </w:rPr>
        <w:tab/>
        <w:t xml:space="preserve">Warrick PA, Hamilton EF, Precup D, Kearney RE. Classification of Normal and Hypoxic Fetuses From Systems Modeling of Intrapartum Cardiotocography. IEEE Trans Biomed Eng. 2010 Apr;57(4):771–9. </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32 </w:t>
      </w:r>
      <w:r w:rsidRPr="00875472">
        <w:rPr>
          <w:rFonts w:ascii="Times New Roman" w:hAnsi="Times New Roman" w:cs="Times New Roman"/>
          <w:noProof/>
          <w:sz w:val="22"/>
          <w:szCs w:val="22"/>
        </w:rPr>
        <w:tab/>
        <w:t>Chudáček V, Spilka J, Burša M, Janků P, Hruban L, Huptych M, et al. Open access intrapartum CTG database. 2014; [cited 2019 Jun 13].Available from: http://www.biomedcentral.com/1471-2393/14/16DATABASE</w:t>
      </w:r>
    </w:p>
    <w:p w:rsidR="00564B34" w:rsidRPr="00875472" w:rsidRDefault="00564B34" w:rsidP="00564B34">
      <w:pPr>
        <w:widowControl w:val="0"/>
        <w:autoSpaceDE w:val="0"/>
        <w:autoSpaceDN w:val="0"/>
        <w:adjustRightInd w:val="0"/>
        <w:spacing w:line="360" w:lineRule="auto"/>
        <w:ind w:left="640" w:hanging="640"/>
        <w:rPr>
          <w:rFonts w:ascii="Times New Roman" w:hAnsi="Times New Roman" w:cs="Times New Roman"/>
          <w:noProof/>
          <w:sz w:val="22"/>
          <w:szCs w:val="22"/>
        </w:rPr>
      </w:pPr>
      <w:r w:rsidRPr="00875472">
        <w:rPr>
          <w:rFonts w:ascii="Times New Roman" w:hAnsi="Times New Roman" w:cs="Times New Roman"/>
          <w:noProof/>
          <w:sz w:val="22"/>
          <w:szCs w:val="22"/>
        </w:rPr>
        <w:t xml:space="preserve">33 </w:t>
      </w:r>
      <w:r w:rsidRPr="00875472">
        <w:rPr>
          <w:rFonts w:ascii="Times New Roman" w:hAnsi="Times New Roman" w:cs="Times New Roman"/>
          <w:noProof/>
          <w:sz w:val="22"/>
          <w:szCs w:val="22"/>
        </w:rPr>
        <w:tab/>
        <w:t xml:space="preserve">Ayres-de-Campos D, Sousa P, Costa A, Bernardes J. Omniview-SisPorto® 3.5 – a central fetal monitoring station with online alerts based on computerized cardiotocogram+ST event analysis. J Perinat Med. 2008 Jan;36(3):260–4. </w:t>
      </w:r>
    </w:p>
    <w:p w:rsidR="00564B34" w:rsidRPr="00875472" w:rsidRDefault="00D00D33" w:rsidP="006A79A7">
      <w:pPr>
        <w:spacing w:line="360" w:lineRule="auto"/>
        <w:jc w:val="both"/>
        <w:rPr>
          <w:rFonts w:ascii="Times New Roman" w:hAnsi="Times New Roman" w:cs="Times New Roman"/>
          <w:sz w:val="22"/>
          <w:szCs w:val="22"/>
        </w:rPr>
      </w:pPr>
      <w:r w:rsidRPr="00875472">
        <w:rPr>
          <w:rFonts w:ascii="Times New Roman" w:hAnsi="Times New Roman" w:cs="Times New Roman"/>
          <w:sz w:val="22"/>
          <w:szCs w:val="22"/>
        </w:rPr>
        <w:fldChar w:fldCharType="end"/>
      </w:r>
    </w:p>
    <w:sectPr w:rsidR="00564B34" w:rsidRPr="00875472" w:rsidSect="005A0012">
      <w:pgSz w:w="11900" w:h="16840"/>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Light">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8"/>
  <w:proofState w:spelling="clean" w:grammar="clean"/>
  <w:doNotTrackMoves/>
  <w:defaultTabStop w:val="720"/>
  <w:hyphenationZone w:val="425"/>
  <w:characterSpacingControl w:val="doNotCompress"/>
  <w:compat/>
  <w:rsids>
    <w:rsidRoot w:val="00620AA0"/>
    <w:rsid w:val="000246BB"/>
    <w:rsid w:val="002901B7"/>
    <w:rsid w:val="00564B34"/>
    <w:rsid w:val="005A0012"/>
    <w:rsid w:val="00620AA0"/>
    <w:rsid w:val="006A79A7"/>
    <w:rsid w:val="00824C04"/>
    <w:rsid w:val="00875472"/>
    <w:rsid w:val="00BB785D"/>
    <w:rsid w:val="00D00D33"/>
    <w:rsid w:val="00D01708"/>
    <w:rsid w:val="00E314F3"/>
  </w:rsids>
  <m:mathPr>
    <m:mathFont m:val="Impact"/>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00D33"/>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table" w:styleId="Tabellenraster">
    <w:name w:val="Table Grid"/>
    <w:basedOn w:val="NormaleTabelle"/>
    <w:uiPriority w:val="39"/>
    <w:rsid w:val="00620A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Zeilennummer">
    <w:name w:val="line number"/>
    <w:basedOn w:val="Absatzstandardschriftart"/>
    <w:uiPriority w:val="99"/>
    <w:semiHidden/>
    <w:unhideWhenUsed/>
    <w:rsid w:val="00620AA0"/>
  </w:style>
  <w:style w:type="paragraph" w:styleId="Sprechblasentext">
    <w:name w:val="Balloon Text"/>
    <w:basedOn w:val="Standard"/>
    <w:link w:val="SprechblasentextZeichen"/>
    <w:uiPriority w:val="99"/>
    <w:semiHidden/>
    <w:unhideWhenUsed/>
    <w:rsid w:val="006A79A7"/>
    <w:rPr>
      <w:rFonts w:ascii="Times New Roman" w:hAnsi="Times New Roman" w:cs="Times New Roman"/>
      <w:sz w:val="18"/>
      <w:szCs w:val="18"/>
    </w:rPr>
  </w:style>
  <w:style w:type="character" w:customStyle="1" w:styleId="SprechblasentextZeichen">
    <w:name w:val="Sprechblasentext Zeichen"/>
    <w:basedOn w:val="Absatzstandardschriftart"/>
    <w:link w:val="Sprechblasentext"/>
    <w:uiPriority w:val="99"/>
    <w:semiHidden/>
    <w:rsid w:val="006A79A7"/>
    <w:rPr>
      <w:rFonts w:ascii="Times New Roman"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91E22-4C34-4D48-8FEB-3B2D5BA10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542</Words>
  <Characters>71490</Characters>
  <Application>Microsoft Macintosh Word</Application>
  <DocSecurity>0</DocSecurity>
  <Lines>59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Garcia Cañadilla</dc:creator>
  <cp:keywords/>
  <dc:description/>
  <cp:lastModifiedBy>Patricia Bachmann</cp:lastModifiedBy>
  <cp:revision>8</cp:revision>
  <dcterms:created xsi:type="dcterms:W3CDTF">2019-11-06T15:36:00Z</dcterms:created>
  <dcterms:modified xsi:type="dcterms:W3CDTF">2019-11-26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lsevier-harvard2</vt:lpwstr>
  </property>
  <property fmtid="{D5CDD505-2E9C-101B-9397-08002B2CF9AE}" pid="5" name="Mendeley Recent Style Name 1_1">
    <vt:lpwstr>Elsevier - Harvard 2</vt:lpwstr>
  </property>
  <property fmtid="{D5CDD505-2E9C-101B-9397-08002B2CF9AE}" pid="6" name="Mendeley Recent Style Id 2_1">
    <vt:lpwstr>http://csl.mendeley.com/styles/5965973/elsevier-harvard2</vt:lpwstr>
  </property>
  <property fmtid="{D5CDD505-2E9C-101B-9397-08002B2CF9AE}" pid="7" name="Mendeley Recent Style Name 2_1">
    <vt:lpwstr>Elsevier - Harvard 2 - Patricia Garcia-Cañadilla, PhD</vt:lpwstr>
  </property>
  <property fmtid="{D5CDD505-2E9C-101B-9397-08002B2CF9AE}" pid="8" name="Mendeley Recent Style Id 3_1">
    <vt:lpwstr>http://csl.mendeley.com/styles/5965973/elsevier-harvard2-3</vt:lpwstr>
  </property>
  <property fmtid="{D5CDD505-2E9C-101B-9397-08002B2CF9AE}" pid="9" name="Mendeley Recent Style Name 3_1">
    <vt:lpwstr>Elsevier - Harvard 2 - Patricia Garcia-Cañadilla, PhD</vt:lpwstr>
  </property>
  <property fmtid="{D5CDD505-2E9C-101B-9397-08002B2CF9AE}" pid="10" name="Mendeley Recent Style Id 4_1">
    <vt:lpwstr>http://www.zotero.org/styles/fetal-diagnosis-and-therapy</vt:lpwstr>
  </property>
  <property fmtid="{D5CDD505-2E9C-101B-9397-08002B2CF9AE}" pid="11" name="Mendeley Recent Style Name 4_1">
    <vt:lpwstr>Fetal Diagnosis and Therap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965973/nature-2</vt:lpwstr>
  </property>
  <property fmtid="{D5CDD505-2E9C-101B-9397-08002B2CF9AE}" pid="19" name="Mendeley Recent Style Name 8_1">
    <vt:lpwstr>Nature - Patricia Garcia-Cañadilla, Ph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64a5e47-8b6a-3654-8f8f-dc8fc9eb034b</vt:lpwstr>
  </property>
  <property fmtid="{D5CDD505-2E9C-101B-9397-08002B2CF9AE}" pid="24" name="Mendeley Citation Style_1">
    <vt:lpwstr>http://www.zotero.org/styles/fetal-diagnosis-and-therapy</vt:lpwstr>
  </property>
</Properties>
</file>